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1F126D1B" w14:textId="574902BD" w:rsidR="007D1B01" w:rsidRPr="003542F2" w:rsidRDefault="007D1B01" w:rsidP="007D1B01">
      <w:pPr>
        <w:rPr>
          <w:rFonts w:ascii="Times New Roman" w:hAnsi="Times New Roman" w:cs="Times New Roman"/>
          <w:sz w:val="24"/>
          <w:szCs w:val="22"/>
        </w:rPr>
      </w:pPr>
      <w:r w:rsidRPr="003542F2">
        <w:rPr>
          <w:rFonts w:ascii="Times New Roman" w:hAnsi="Times New Roman" w:cs="Times New Roman"/>
          <w:sz w:val="24"/>
          <w:szCs w:val="22"/>
        </w:rPr>
        <w:t xml:space="preserve">Classroom disruptions are a significant challenge in education, consuming a considerable amount of instructional time and affecting students’ learning experiences </w:t>
      </w:r>
      <w:r w:rsidR="008051E4">
        <w:rPr>
          <w:rFonts w:ascii="Times New Roman" w:hAnsi="Times New Roman" w:cs="Times New Roman"/>
          <w:sz w:val="24"/>
          <w:szCs w:val="22"/>
        </w:rPr>
        <w:fldChar w:fldCharType="begin"/>
      </w:r>
      <w:r w:rsidR="008051E4">
        <w:rPr>
          <w:rFonts w:ascii="Times New Roman" w:hAnsi="Times New Roman" w:cs="Times New Roman"/>
          <w:sz w:val="24"/>
          <w:szCs w:val="22"/>
        </w:rPr>
        <w:instrText xml:space="preserve"> ADDIN ZOTERO_ITEM CSL_CITATION {"citationID":"nWtdC58d","properties":{"formattedCitation":"(Keller, 2014)","plainCitation":"(Keller, 2014)","noteIndex":0},"citationItems":[{"id":994,"uris":["http://zotero.org/groups/5349517/items/JJALNZIZ"],"itemData":{"id":994,"type":"book","abstract":"In einer Schulklasse Disziplin herzustellen ist die schwierigste pädagogische Aufgabe. Auf diese werden Lehrerinnen und Lehrer in ihrer Ausbildung am wenigsten vorbereitet. Deshalb verwundert es nicht, dass Unterrichtsstörungen sich in allen bisherigen Lehrerbelastungsstudien als der gravierendste Stressfaktor erwiesen haben. Zu bedenken ist, dass Unterrichtsstörungen nicht nur die Lehrergesundheit beeinträchtigen, sondern auch die Wirksamkeit des Unterrichts. Durch Unterrichtsstörungen geht täglich sehr viel Lernzeit verloren. Der störungsbedingte Ausfall von Lernzeit ist um ein Vielfaches größer als der krankheitsbedingte Unterrichtsausfall. Das Disziplinmanagement erfordert ein professionelles pädagogisches Handeln. Wie dieses gelingen kann, wird in dem vorliegenden Ratgeber pragmatisch und praxisorientiert vermittelt. Er leitet erstens dazu an, Unterrichtsstörungen differenziert wahrzunehmen und fundiert zu analysieren. Zweitens enthält er ein flexibel einsetzbares Handlungsrepertoire zum Reagieren in Störungssituationen. Und drittens zeigt er auf, wie durch systematische Prävention Unterrichtsstörungen wirksam vorgebeugt werden kann. Die Leserinnen und Leser erhalten nicht nur Erklärungs- und Handlungshilfen, sondern sie werden auch durch Weisheits- und Fallgeschichten zum Nachdenken angeregt.","ISBN":"978-3-456-95457-8","language":"de","note":"Google-Books-ID: 1pGrEAAAQBAJ","number-of-pages":"171","publisher":"Hogrefe AG","source":"Google Books","title":"Disziplinmanagement in der Schulklasse: Wie Sie Unterrichtsstörungen vorbeugen und bewältigen","title-short":"Disziplinmanagement in der Schulklasse","author":[{"family":"Keller","given":"Gustav"}],"issued":{"date-parts":[["2014",10,1]]}}}],"schema":"https://github.com/citation-style-language/schema/raw/master/csl-citation.json"} </w:instrText>
      </w:r>
      <w:r w:rsidR="008051E4">
        <w:rPr>
          <w:rFonts w:ascii="Times New Roman" w:hAnsi="Times New Roman" w:cs="Times New Roman"/>
          <w:sz w:val="24"/>
          <w:szCs w:val="22"/>
        </w:rPr>
        <w:fldChar w:fldCharType="separate"/>
      </w:r>
      <w:r w:rsidR="008051E4" w:rsidRPr="008051E4">
        <w:rPr>
          <w:rFonts w:ascii="Times New Roman" w:hAnsi="Times New Roman" w:cs="Times New Roman"/>
          <w:sz w:val="24"/>
        </w:rPr>
        <w:t>(Keller, 2014)</w:t>
      </w:r>
      <w:r w:rsidR="008051E4">
        <w:rPr>
          <w:rFonts w:ascii="Times New Roman" w:hAnsi="Times New Roman" w:cs="Times New Roman"/>
          <w:sz w:val="24"/>
          <w:szCs w:val="22"/>
        </w:rPr>
        <w:fldChar w:fldCharType="end"/>
      </w:r>
      <w:r w:rsidRPr="003542F2">
        <w:rPr>
          <w:rFonts w:ascii="Times New Roman" w:hAnsi="Times New Roman" w:cs="Times New Roman"/>
          <w:sz w:val="24"/>
          <w:szCs w:val="22"/>
        </w:rPr>
        <w:t xml:space="preserve">. </w:t>
      </w:r>
    </w:p>
    <w:p w14:paraId="7720C8E4" w14:textId="18E1C2A8" w:rsidR="003C0037" w:rsidRDefault="00EA404B"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5C747E56" w14:textId="4D00256E" w:rsidR="0015515C" w:rsidRDefault="000053EB" w:rsidP="00B50BCD">
      <w:pPr>
        <w:rPr>
          <w:rFonts w:ascii="Times New Roman" w:hAnsi="Times New Roman" w:cs="Times New Roman"/>
          <w:sz w:val="24"/>
          <w:szCs w:val="22"/>
        </w:rPr>
      </w:pPr>
      <w:r w:rsidRPr="000053EB">
        <w:rPr>
          <w:rFonts w:ascii="Times New Roman" w:hAnsi="Times New Roman" w:cs="Times New Roman"/>
          <w:sz w:val="24"/>
          <w:szCs w:val="22"/>
        </w:rPr>
        <w:t>Classroom management is a fundamental skill for teachers, significantly influencing students</w:t>
      </w:r>
      <w:r>
        <w:rPr>
          <w:rFonts w:ascii="Times New Roman" w:hAnsi="Times New Roman" w:cs="Times New Roman"/>
          <w:sz w:val="24"/>
          <w:szCs w:val="22"/>
        </w:rPr>
        <w:t xml:space="preserve">’ </w:t>
      </w:r>
      <w:r w:rsidRPr="000053EB">
        <w:rPr>
          <w:rFonts w:ascii="Times New Roman" w:hAnsi="Times New Roman" w:cs="Times New Roman"/>
          <w:sz w:val="24"/>
          <w:szCs w:val="22"/>
        </w:rPr>
        <w:t>learning outcomes</w:t>
      </w:r>
      <w:r w:rsidR="00A12580">
        <w:rPr>
          <w:rFonts w:ascii="Times New Roman" w:hAnsi="Times New Roman" w:cs="Times New Roman"/>
          <w:sz w:val="24"/>
          <w:szCs w:val="22"/>
        </w:rPr>
        <w:t xml:space="preserve"> </w:t>
      </w:r>
      <w:r w:rsidR="00551914">
        <w:rPr>
          <w:rFonts w:ascii="Times New Roman" w:hAnsi="Times New Roman" w:cs="Times New Roman"/>
          <w:sz w:val="24"/>
          <w:szCs w:val="22"/>
        </w:rPr>
        <w:fldChar w:fldCharType="begin"/>
      </w:r>
      <w:r w:rsidR="00551914">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00551914">
        <w:rPr>
          <w:rFonts w:ascii="Times New Roman" w:hAnsi="Times New Roman" w:cs="Times New Roman"/>
          <w:sz w:val="24"/>
          <w:szCs w:val="22"/>
        </w:rPr>
        <w:fldChar w:fldCharType="separate"/>
      </w:r>
      <w:r w:rsidR="00551914" w:rsidRPr="00551914">
        <w:rPr>
          <w:rFonts w:ascii="Times New Roman" w:hAnsi="Times New Roman" w:cs="Times New Roman"/>
          <w:sz w:val="24"/>
        </w:rPr>
        <w:t>(Hattie, 2008; Wang, 1993)</w:t>
      </w:r>
      <w:r w:rsidR="00551914">
        <w:rPr>
          <w:rFonts w:ascii="Times New Roman" w:hAnsi="Times New Roman" w:cs="Times New Roman"/>
          <w:sz w:val="24"/>
          <w:szCs w:val="22"/>
        </w:rPr>
        <w:fldChar w:fldCharType="end"/>
      </w:r>
      <w:r w:rsidR="00551914">
        <w:rPr>
          <w:rFonts w:ascii="Times New Roman" w:hAnsi="Times New Roman" w:cs="Times New Roman"/>
          <w:sz w:val="24"/>
          <w:szCs w:val="22"/>
        </w:rPr>
        <w:t xml:space="preserve"> </w:t>
      </w:r>
      <w:r w:rsidRPr="000053EB">
        <w:rPr>
          <w:rFonts w:ascii="Times New Roman" w:hAnsi="Times New Roman" w:cs="Times New Roman"/>
          <w:sz w:val="24"/>
          <w:szCs w:val="22"/>
        </w:rPr>
        <w:t>and overall classroom climate</w:t>
      </w:r>
      <w:r w:rsidR="00C85350">
        <w:rPr>
          <w:rFonts w:ascii="Times New Roman" w:hAnsi="Times New Roman" w:cs="Times New Roman"/>
          <w:sz w:val="24"/>
          <w:szCs w:val="22"/>
        </w:rPr>
        <w:t xml:space="preserve"> </w:t>
      </w:r>
      <w:r w:rsidR="00D00E85">
        <w:rPr>
          <w:rFonts w:ascii="Times New Roman" w:hAnsi="Times New Roman" w:cs="Times New Roman"/>
          <w:sz w:val="24"/>
          <w:szCs w:val="22"/>
        </w:rPr>
        <w:fldChar w:fldCharType="begin"/>
      </w:r>
      <w:r w:rsidR="00D00E85">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00D00E85">
        <w:rPr>
          <w:rFonts w:ascii="Times New Roman" w:hAnsi="Times New Roman" w:cs="Times New Roman"/>
          <w:sz w:val="24"/>
          <w:szCs w:val="22"/>
        </w:rPr>
        <w:fldChar w:fldCharType="separate"/>
      </w:r>
      <w:r w:rsidR="00D00E85" w:rsidRPr="00D00E85">
        <w:rPr>
          <w:rFonts w:ascii="Times New Roman" w:hAnsi="Times New Roman" w:cs="Times New Roman"/>
          <w:sz w:val="24"/>
        </w:rPr>
        <w:t>(Djigic &amp; Stojiljkovic, 2011; Mitchell &amp; Bradshaw, 2013)</w:t>
      </w:r>
      <w:r w:rsidR="00D00E85">
        <w:rPr>
          <w:rFonts w:ascii="Times New Roman" w:hAnsi="Times New Roman" w:cs="Times New Roman"/>
          <w:sz w:val="24"/>
          <w:szCs w:val="22"/>
        </w:rPr>
        <w:fldChar w:fldCharType="end"/>
      </w:r>
      <w:r w:rsidRPr="000053EB">
        <w:rPr>
          <w:rFonts w:ascii="Times New Roman" w:hAnsi="Times New Roman" w:cs="Times New Roman"/>
          <w:sz w:val="24"/>
          <w:szCs w:val="22"/>
        </w:rPr>
        <w:t xml:space="preserve">. </w:t>
      </w:r>
      <w:r w:rsidR="00211F10" w:rsidRPr="0015515C">
        <w:rPr>
          <w:rFonts w:ascii="Times New Roman" w:hAnsi="Times New Roman" w:cs="Times New Roman"/>
          <w:sz w:val="24"/>
          <w:szCs w:val="22"/>
        </w:rPr>
        <w:t xml:space="preserve">Effective classroom management minimizes disruptions, optimizes instructional time, and fosters positive teacher-student relationships </w:t>
      </w:r>
      <w:r w:rsidR="006D4661">
        <w:rPr>
          <w:rFonts w:ascii="Times New Roman" w:hAnsi="Times New Roman" w:cs="Times New Roman"/>
          <w:sz w:val="24"/>
          <w:szCs w:val="22"/>
        </w:rPr>
        <w:fldChar w:fldCharType="begin"/>
      </w:r>
      <w:r w:rsidR="006D4661">
        <w:rPr>
          <w:rFonts w:ascii="Times New Roman" w:hAnsi="Times New Roman" w:cs="Times New Roman"/>
          <w:sz w:val="24"/>
          <w:szCs w:val="22"/>
        </w:rPr>
        <w:instrText xml:space="preserve"> ADDIN ZOTERO_ITEM CSL_CITATION {"citationID":"k32jAnIN","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sidR="006D4661">
        <w:rPr>
          <w:rFonts w:ascii="Times New Roman" w:hAnsi="Times New Roman" w:cs="Times New Roman"/>
          <w:sz w:val="24"/>
          <w:szCs w:val="22"/>
        </w:rPr>
        <w:fldChar w:fldCharType="separate"/>
      </w:r>
      <w:r w:rsidR="006D4661" w:rsidRPr="006D4661">
        <w:rPr>
          <w:rFonts w:ascii="Times New Roman" w:hAnsi="Times New Roman" w:cs="Times New Roman"/>
          <w:sz w:val="24"/>
        </w:rPr>
        <w:t>(Scherzinger &amp; Wettstein, 2019)</w:t>
      </w:r>
      <w:r w:rsidR="006D4661">
        <w:rPr>
          <w:rFonts w:ascii="Times New Roman" w:hAnsi="Times New Roman" w:cs="Times New Roman"/>
          <w:sz w:val="24"/>
          <w:szCs w:val="22"/>
        </w:rPr>
        <w:fldChar w:fldCharType="end"/>
      </w:r>
      <w:r w:rsidR="0015515C" w:rsidRPr="0015515C">
        <w:rPr>
          <w:rFonts w:ascii="Times New Roman" w:hAnsi="Times New Roman" w:cs="Times New Roman"/>
          <w:sz w:val="24"/>
          <w:szCs w:val="22"/>
        </w:rPr>
        <w:t xml:space="preserve">. </w:t>
      </w:r>
      <w:r w:rsidR="004075B8" w:rsidRPr="00226B68">
        <w:rPr>
          <w:rFonts w:ascii="Times New Roman" w:hAnsi="Times New Roman" w:cs="Times New Roman"/>
          <w:sz w:val="24"/>
          <w:szCs w:val="22"/>
        </w:rPr>
        <w:t>Given the multidimensional and fast-paced nature of classroom interactions</w:t>
      </w:r>
      <w:r w:rsidR="0088307E">
        <w:rPr>
          <w:rFonts w:ascii="Times New Roman" w:hAnsi="Times New Roman" w:cs="Times New Roman"/>
          <w:sz w:val="24"/>
          <w:szCs w:val="22"/>
        </w:rPr>
        <w:t xml:space="preserve"> </w:t>
      </w:r>
      <w:r w:rsidR="00CF2706">
        <w:rPr>
          <w:rFonts w:ascii="Times New Roman" w:hAnsi="Times New Roman" w:cs="Times New Roman"/>
          <w:sz w:val="24"/>
          <w:szCs w:val="22"/>
        </w:rPr>
        <w:fldChar w:fldCharType="begin"/>
      </w:r>
      <w:r w:rsidR="00CF2706">
        <w:rPr>
          <w:rFonts w:ascii="Times New Roman" w:hAnsi="Times New Roman" w:cs="Times New Roman"/>
          <w:sz w:val="24"/>
          <w:szCs w:val="22"/>
        </w:rPr>
        <w:instrText xml:space="preserve"> ADDIN ZOTERO_ITEM CSL_CITATION {"citationID":"vEeTSBaQ","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sidR="00CF2706">
        <w:rPr>
          <w:rFonts w:ascii="Times New Roman" w:hAnsi="Times New Roman" w:cs="Times New Roman"/>
          <w:sz w:val="24"/>
          <w:szCs w:val="22"/>
        </w:rPr>
        <w:fldChar w:fldCharType="separate"/>
      </w:r>
      <w:r w:rsidR="00CF2706" w:rsidRPr="00CF2706">
        <w:rPr>
          <w:rFonts w:ascii="Times New Roman" w:hAnsi="Times New Roman" w:cs="Times New Roman"/>
          <w:sz w:val="24"/>
        </w:rPr>
        <w:t>(Doyle, 1980)</w:t>
      </w:r>
      <w:r w:rsidR="00CF2706">
        <w:rPr>
          <w:rFonts w:ascii="Times New Roman" w:hAnsi="Times New Roman" w:cs="Times New Roman"/>
          <w:sz w:val="24"/>
          <w:szCs w:val="22"/>
        </w:rPr>
        <w:fldChar w:fldCharType="end"/>
      </w:r>
      <w:r w:rsidR="004075B8" w:rsidRPr="00226B68">
        <w:rPr>
          <w:rFonts w:ascii="Times New Roman" w:hAnsi="Times New Roman" w:cs="Times New Roman"/>
          <w:sz w:val="24"/>
          <w:szCs w:val="22"/>
        </w:rPr>
        <w:t xml:space="preserve">, </w:t>
      </w:r>
      <w:r w:rsidR="00226B68" w:rsidRPr="00226B68">
        <w:rPr>
          <w:rFonts w:ascii="Times New Roman" w:hAnsi="Times New Roman" w:cs="Times New Roman"/>
          <w:sz w:val="24"/>
          <w:szCs w:val="22"/>
        </w:rPr>
        <w:t xml:space="preserve">teachers need to develop </w:t>
      </w:r>
      <w:r w:rsidR="00226B68" w:rsidRPr="000626C4">
        <w:rPr>
          <w:rFonts w:ascii="Times New Roman" w:hAnsi="Times New Roman" w:cs="Times New Roman"/>
          <w:i/>
          <w:iCs/>
          <w:sz w:val="24"/>
          <w:szCs w:val="22"/>
        </w:rPr>
        <w:t>withitness</w:t>
      </w:r>
      <w:r w:rsidR="000003FE">
        <w:rPr>
          <w:rFonts w:ascii="Times New Roman" w:hAnsi="Times New Roman" w:cs="Times New Roman"/>
          <w:i/>
          <w:iCs/>
          <w:sz w:val="24"/>
          <w:szCs w:val="22"/>
        </w:rPr>
        <w:t xml:space="preserve"> </w:t>
      </w:r>
      <w:r w:rsidR="000003FE" w:rsidRPr="000003FE">
        <w:rPr>
          <w:rFonts w:ascii="Times New Roman" w:hAnsi="Times New Roman" w:cs="Times New Roman"/>
          <w:sz w:val="24"/>
          <w:szCs w:val="22"/>
        </w:rPr>
        <w:t>and</w:t>
      </w:r>
      <w:r w:rsidR="000003FE">
        <w:rPr>
          <w:rFonts w:ascii="Times New Roman" w:hAnsi="Times New Roman" w:cs="Times New Roman"/>
          <w:i/>
          <w:iCs/>
          <w:sz w:val="24"/>
          <w:szCs w:val="22"/>
        </w:rPr>
        <w:t xml:space="preserve"> </w:t>
      </w:r>
      <w:r w:rsidR="000003FE" w:rsidRPr="000003FE">
        <w:rPr>
          <w:rFonts w:ascii="Times New Roman" w:hAnsi="Times New Roman" w:cs="Times New Roman"/>
          <w:i/>
          <w:iCs/>
          <w:sz w:val="24"/>
          <w:szCs w:val="22"/>
        </w:rPr>
        <w:t>overlapping</w:t>
      </w:r>
      <w:r w:rsidR="000003FE">
        <w:rPr>
          <w:rFonts w:ascii="Times New Roman" w:hAnsi="Times New Roman" w:cs="Times New Roman"/>
          <w:i/>
          <w:iCs/>
          <w:sz w:val="24"/>
          <w:szCs w:val="22"/>
        </w:rPr>
        <w:t xml:space="preserve">, </w:t>
      </w:r>
      <w:r w:rsidR="00226B68" w:rsidRPr="00226B68">
        <w:rPr>
          <w:rFonts w:ascii="Times New Roman" w:hAnsi="Times New Roman" w:cs="Times New Roman"/>
          <w:sz w:val="24"/>
          <w:szCs w:val="22"/>
        </w:rPr>
        <w:t>concept</w:t>
      </w:r>
      <w:r w:rsidR="000003FE">
        <w:rPr>
          <w:rFonts w:ascii="Times New Roman" w:hAnsi="Times New Roman" w:cs="Times New Roman"/>
          <w:sz w:val="24"/>
          <w:szCs w:val="22"/>
        </w:rPr>
        <w:t xml:space="preserve">s </w:t>
      </w:r>
      <w:r w:rsidR="00226B68" w:rsidRPr="00226B68">
        <w:rPr>
          <w:rFonts w:ascii="Times New Roman" w:hAnsi="Times New Roman" w:cs="Times New Roman"/>
          <w:sz w:val="24"/>
          <w:szCs w:val="22"/>
        </w:rPr>
        <w:t xml:space="preserve">introduced by </w:t>
      </w:r>
      <w:r w:rsidR="003D2045">
        <w:rPr>
          <w:rFonts w:ascii="Times New Roman" w:hAnsi="Times New Roman" w:cs="Times New Roman"/>
          <w:sz w:val="24"/>
          <w:szCs w:val="22"/>
        </w:rPr>
        <w:fldChar w:fldCharType="begin"/>
      </w:r>
      <w:r w:rsidR="003D2045">
        <w:rPr>
          <w:rFonts w:ascii="Times New Roman" w:hAnsi="Times New Roman" w:cs="Times New Roman"/>
          <w:sz w:val="24"/>
          <w:szCs w:val="22"/>
        </w:rPr>
        <w:instrText xml:space="preserve"> ADDIN ZOTERO_ITEM CSL_CITATION {"citationID":"69otsoOY","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3D2045">
        <w:rPr>
          <w:rFonts w:ascii="Times New Roman" w:hAnsi="Times New Roman" w:cs="Times New Roman"/>
          <w:sz w:val="24"/>
          <w:szCs w:val="22"/>
        </w:rPr>
        <w:fldChar w:fldCharType="separate"/>
      </w:r>
      <w:r w:rsidR="003D2045" w:rsidRPr="003D2045">
        <w:rPr>
          <w:rFonts w:ascii="Times New Roman" w:hAnsi="Times New Roman" w:cs="Times New Roman"/>
          <w:sz w:val="24"/>
        </w:rPr>
        <w:t>Kouni</w:t>
      </w:r>
      <w:r w:rsidR="003D2045">
        <w:rPr>
          <w:rFonts w:ascii="Times New Roman" w:hAnsi="Times New Roman" w:cs="Times New Roman"/>
          <w:sz w:val="24"/>
        </w:rPr>
        <w:t>n</w:t>
      </w:r>
      <w:r w:rsidR="003D2045" w:rsidRPr="003D2045">
        <w:rPr>
          <w:rFonts w:ascii="Times New Roman" w:hAnsi="Times New Roman" w:cs="Times New Roman"/>
          <w:sz w:val="24"/>
        </w:rPr>
        <w:t xml:space="preserve"> </w:t>
      </w:r>
      <w:r w:rsidR="003D2045">
        <w:rPr>
          <w:rFonts w:ascii="Times New Roman" w:hAnsi="Times New Roman" w:cs="Times New Roman"/>
          <w:sz w:val="24"/>
        </w:rPr>
        <w:t>(</w:t>
      </w:r>
      <w:r w:rsidR="003D2045" w:rsidRPr="003D2045">
        <w:rPr>
          <w:rFonts w:ascii="Times New Roman" w:hAnsi="Times New Roman" w:cs="Times New Roman"/>
          <w:sz w:val="24"/>
        </w:rPr>
        <w:t>2006)</w:t>
      </w:r>
      <w:r w:rsidR="003D2045">
        <w:rPr>
          <w:rFonts w:ascii="Times New Roman" w:hAnsi="Times New Roman" w:cs="Times New Roman"/>
          <w:sz w:val="24"/>
          <w:szCs w:val="22"/>
        </w:rPr>
        <w:fldChar w:fldCharType="end"/>
      </w:r>
      <w:r w:rsidR="00B41786">
        <w:rPr>
          <w:rFonts w:ascii="Times New Roman" w:hAnsi="Times New Roman" w:cs="Times New Roman"/>
          <w:sz w:val="24"/>
          <w:szCs w:val="22"/>
        </w:rPr>
        <w:t xml:space="preserve">. </w:t>
      </w:r>
      <w:r w:rsidR="00F43701" w:rsidRPr="00F43701">
        <w:rPr>
          <w:rFonts w:ascii="Times New Roman" w:hAnsi="Times New Roman" w:cs="Times New Roman"/>
          <w:i/>
          <w:iCs/>
          <w:sz w:val="24"/>
          <w:szCs w:val="22"/>
        </w:rPr>
        <w:t>Withitness</w:t>
      </w:r>
      <w:r w:rsidR="00F43701">
        <w:rPr>
          <w:rFonts w:ascii="Times New Roman" w:hAnsi="Times New Roman" w:cs="Times New Roman"/>
          <w:sz w:val="24"/>
          <w:szCs w:val="22"/>
        </w:rPr>
        <w:t xml:space="preserve"> </w:t>
      </w:r>
      <w:r w:rsidR="00F43701" w:rsidRPr="00F43701">
        <w:rPr>
          <w:rFonts w:ascii="Times New Roman" w:hAnsi="Times New Roman" w:cs="Times New Roman"/>
          <w:sz w:val="24"/>
          <w:szCs w:val="22"/>
        </w:rPr>
        <w:t>refers to a teacher’s ability to remain constantly aware of classroom dynamics and intervene proactively to prevent disruptions from escalating</w:t>
      </w:r>
      <w:r w:rsidR="00F43701">
        <w:rPr>
          <w:rFonts w:ascii="Times New Roman" w:hAnsi="Times New Roman" w:cs="Times New Roman"/>
          <w:sz w:val="24"/>
          <w:szCs w:val="22"/>
        </w:rPr>
        <w:t>,</w:t>
      </w:r>
      <w:r w:rsidR="00F43701" w:rsidRPr="00F43701">
        <w:rPr>
          <w:rFonts w:ascii="Times New Roman" w:hAnsi="Times New Roman" w:cs="Times New Roman"/>
          <w:sz w:val="24"/>
          <w:szCs w:val="22"/>
        </w:rPr>
        <w:t xml:space="preserve"> while </w:t>
      </w:r>
      <w:r w:rsidR="00F43701" w:rsidRPr="00F43701">
        <w:rPr>
          <w:rFonts w:ascii="Times New Roman" w:hAnsi="Times New Roman" w:cs="Times New Roman"/>
          <w:i/>
          <w:iCs/>
          <w:sz w:val="24"/>
          <w:szCs w:val="22"/>
        </w:rPr>
        <w:t>overlapping</w:t>
      </w:r>
      <w:r w:rsidR="00F43701" w:rsidRPr="00F43701">
        <w:rPr>
          <w:rFonts w:ascii="Times New Roman" w:hAnsi="Times New Roman" w:cs="Times New Roman"/>
          <w:sz w:val="24"/>
          <w:szCs w:val="22"/>
        </w:rPr>
        <w:t xml:space="preserve"> involves managing multiple classroom demands simultaneously without interrupting </w:t>
      </w:r>
      <w:r w:rsidR="00F43701">
        <w:rPr>
          <w:rFonts w:ascii="Times New Roman" w:hAnsi="Times New Roman" w:cs="Times New Roman"/>
          <w:sz w:val="24"/>
          <w:szCs w:val="22"/>
        </w:rPr>
        <w:t xml:space="preserve">the </w:t>
      </w:r>
      <w:r w:rsidR="00F43701" w:rsidRPr="00F43701">
        <w:rPr>
          <w:rFonts w:ascii="Times New Roman" w:hAnsi="Times New Roman" w:cs="Times New Roman"/>
          <w:sz w:val="24"/>
          <w:szCs w:val="22"/>
        </w:rPr>
        <w:t>instructional flow.</w:t>
      </w:r>
      <w:r w:rsidR="00F43701">
        <w:rPr>
          <w:rFonts w:ascii="Times New Roman" w:hAnsi="Times New Roman" w:cs="Times New Roman"/>
          <w:sz w:val="24"/>
          <w:szCs w:val="22"/>
        </w:rPr>
        <w:t xml:space="preserve"> </w:t>
      </w:r>
    </w:p>
    <w:p w14:paraId="68AE97BC" w14:textId="09AA1956" w:rsidR="00863C83" w:rsidRPr="00B50BCD" w:rsidRDefault="00B50BCD" w:rsidP="00407DA4">
      <w:pPr>
        <w:rPr>
          <w:rFonts w:ascii="Times New Roman" w:hAnsi="Times New Roman" w:cs="Times New Roman"/>
          <w:sz w:val="24"/>
          <w:szCs w:val="22"/>
        </w:rPr>
      </w:pPr>
      <w:r w:rsidRPr="00B50BCD">
        <w:rPr>
          <w:rFonts w:ascii="Times New Roman" w:hAnsi="Times New Roman" w:cs="Times New Roman"/>
          <w:sz w:val="24"/>
          <w:szCs w:val="22"/>
        </w:rPr>
        <w:t>Classroom disruptions are a persistent challenge in educational settings, affecting instructional time, student engagement, and overall classroom climate. Teachers</w:t>
      </w:r>
      <w:r w:rsidR="003978C1">
        <w:rPr>
          <w:rFonts w:ascii="Times New Roman" w:hAnsi="Times New Roman" w:cs="Times New Roman"/>
          <w:sz w:val="24"/>
          <w:szCs w:val="22"/>
        </w:rPr>
        <w:t xml:space="preserve"> need to</w:t>
      </w:r>
      <w:r w:rsidRPr="00B50BCD">
        <w:rPr>
          <w:rFonts w:ascii="Times New Roman" w:hAnsi="Times New Roman" w:cs="Times New Roman"/>
          <w:sz w:val="24"/>
          <w:szCs w:val="22"/>
        </w:rPr>
        <w:t xml:space="preserve"> continuously scan their environment for potential disruptions that may interfere with the learning process. </w:t>
      </w:r>
      <w:r w:rsidR="005337F9">
        <w:rPr>
          <w:rFonts w:ascii="Times New Roman" w:hAnsi="Times New Roman" w:cs="Times New Roman"/>
          <w:sz w:val="24"/>
          <w:szCs w:val="22"/>
        </w:rPr>
        <w:fldChar w:fldCharType="begin"/>
      </w:r>
      <w:r w:rsidR="005337F9">
        <w:rPr>
          <w:rFonts w:ascii="Times New Roman" w:hAnsi="Times New Roman" w:cs="Times New Roman"/>
          <w:sz w:val="24"/>
          <w:szCs w:val="22"/>
        </w:rPr>
        <w:instrText xml:space="preserve"> ADDIN ZOTERO_ITEM CSL_CITATION {"citationID":"o26rkcxx","properties":{"formattedCitation":"(Lohmann &amp; Meyer, 2003)","plainCitation":"(Lohmann &amp; Meyer, 2003)","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5337F9">
        <w:rPr>
          <w:rFonts w:ascii="Times New Roman" w:hAnsi="Times New Roman" w:cs="Times New Roman"/>
          <w:sz w:val="24"/>
          <w:szCs w:val="22"/>
        </w:rPr>
        <w:fldChar w:fldCharType="separate"/>
      </w:r>
      <w:r w:rsidR="005337F9" w:rsidRPr="005337F9">
        <w:rPr>
          <w:rFonts w:ascii="Times New Roman" w:hAnsi="Times New Roman" w:cs="Times New Roman"/>
          <w:sz w:val="24"/>
        </w:rPr>
        <w:t>Lohmann &amp; Meyer</w:t>
      </w:r>
      <w:r w:rsidR="005337F9">
        <w:rPr>
          <w:rFonts w:ascii="Times New Roman" w:hAnsi="Times New Roman" w:cs="Times New Roman"/>
          <w:sz w:val="24"/>
        </w:rPr>
        <w:t xml:space="preserve"> (</w:t>
      </w:r>
      <w:r w:rsidR="005337F9" w:rsidRPr="005337F9">
        <w:rPr>
          <w:rFonts w:ascii="Times New Roman" w:hAnsi="Times New Roman" w:cs="Times New Roman"/>
          <w:sz w:val="24"/>
        </w:rPr>
        <w:t>2003)</w:t>
      </w:r>
      <w:r w:rsidR="005337F9">
        <w:rPr>
          <w:rFonts w:ascii="Times New Roman" w:hAnsi="Times New Roman" w:cs="Times New Roman"/>
          <w:sz w:val="24"/>
          <w:szCs w:val="22"/>
        </w:rPr>
        <w:fldChar w:fldCharType="end"/>
      </w:r>
      <w:r w:rsidRPr="00B50BCD">
        <w:rPr>
          <w:rFonts w:ascii="Times New Roman" w:hAnsi="Times New Roman" w:cs="Times New Roman"/>
          <w:sz w:val="24"/>
          <w:szCs w:val="22"/>
        </w:rPr>
        <w:t xml:space="preserve"> </w:t>
      </w:r>
      <w:r w:rsidR="00AF11E3" w:rsidRPr="00AF11E3">
        <w:rPr>
          <w:rFonts w:ascii="Times New Roman" w:hAnsi="Times New Roman" w:cs="Times New Roman"/>
          <w:sz w:val="24"/>
          <w:szCs w:val="22"/>
        </w:rPr>
        <w:t>describe classroom disruptions as occurrences that hinder, interrupt, or completely obstruct the teaching-learning process by undermining the essential conditions required for effective instruction and student engagement.</w:t>
      </w:r>
      <w:r w:rsidR="00AF11E3">
        <w:rPr>
          <w:rFonts w:ascii="Times New Roman" w:hAnsi="Times New Roman" w:cs="Times New Roman"/>
          <w:sz w:val="24"/>
          <w:szCs w:val="22"/>
        </w:rPr>
        <w:t xml:space="preserve"> </w:t>
      </w:r>
      <w:r w:rsidRPr="00B50BCD">
        <w:rPr>
          <w:rFonts w:ascii="Times New Roman" w:hAnsi="Times New Roman" w:cs="Times New Roman"/>
          <w:sz w:val="24"/>
          <w:szCs w:val="22"/>
        </w:rPr>
        <w:t>However, an event only becomes a disruption when it is perceived, interpreted, and evaluated as such by the individuals involved in the instructional process</w:t>
      </w:r>
      <w:r w:rsidR="00257FEA">
        <w:rPr>
          <w:rFonts w:ascii="Times New Roman" w:hAnsi="Times New Roman" w:cs="Times New Roman"/>
          <w:sz w:val="24"/>
          <w:szCs w:val="22"/>
        </w:rPr>
        <w:t xml:space="preserve"> </w:t>
      </w:r>
      <w:r w:rsidR="00257FEA">
        <w:rPr>
          <w:rFonts w:ascii="Times New Roman" w:hAnsi="Times New Roman" w:cs="Times New Roman"/>
          <w:sz w:val="24"/>
          <w:szCs w:val="22"/>
        </w:rPr>
        <w:fldChar w:fldCharType="begin"/>
      </w:r>
      <w:r w:rsidR="00257FEA">
        <w:rPr>
          <w:rFonts w:ascii="Times New Roman" w:hAnsi="Times New Roman" w:cs="Times New Roman"/>
          <w:sz w:val="24"/>
          <w:szCs w:val="22"/>
        </w:rPr>
        <w:instrText xml:space="preserve"> ADDIN ZOTERO_ITEM CSL_CITATION {"citationID":"euPqAT7u","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sidR="00257FEA">
        <w:rPr>
          <w:rFonts w:ascii="Times New Roman" w:hAnsi="Times New Roman" w:cs="Times New Roman"/>
          <w:sz w:val="24"/>
          <w:szCs w:val="22"/>
        </w:rPr>
        <w:fldChar w:fldCharType="separate"/>
      </w:r>
      <w:r w:rsidR="00257FEA" w:rsidRPr="00257FEA">
        <w:rPr>
          <w:rFonts w:ascii="Times New Roman" w:hAnsi="Times New Roman" w:cs="Times New Roman"/>
          <w:sz w:val="24"/>
        </w:rPr>
        <w:t>(Eckstein et al., 2016)</w:t>
      </w:r>
      <w:r w:rsidR="00257FEA">
        <w:rPr>
          <w:rFonts w:ascii="Times New Roman" w:hAnsi="Times New Roman" w:cs="Times New Roman"/>
          <w:sz w:val="24"/>
          <w:szCs w:val="22"/>
        </w:rPr>
        <w:fldChar w:fldCharType="end"/>
      </w:r>
      <w:r w:rsidRPr="00B50BCD">
        <w:rPr>
          <w:rFonts w:ascii="Times New Roman" w:hAnsi="Times New Roman" w:cs="Times New Roman"/>
          <w:sz w:val="24"/>
          <w:szCs w:val="22"/>
        </w:rPr>
        <w:t>. Thus, classroom disruptions are inherently subjective, involving both elements of production and reception.</w:t>
      </w:r>
      <w:r w:rsidR="00863C83">
        <w:rPr>
          <w:rFonts w:ascii="Times New Roman" w:hAnsi="Times New Roman" w:cs="Times New Roman"/>
          <w:sz w:val="24"/>
          <w:szCs w:val="22"/>
        </w:rPr>
        <w:t xml:space="preserve"> </w:t>
      </w:r>
      <w:r w:rsidR="009707FE">
        <w:rPr>
          <w:rFonts w:ascii="Times New Roman" w:hAnsi="Times New Roman" w:cs="Times New Roman"/>
          <w:sz w:val="24"/>
          <w:szCs w:val="22"/>
        </w:rPr>
        <w:t>D</w:t>
      </w:r>
      <w:r w:rsidRPr="00B50BCD">
        <w:rPr>
          <w:rFonts w:ascii="Times New Roman" w:hAnsi="Times New Roman" w:cs="Times New Roman"/>
          <w:sz w:val="24"/>
          <w:szCs w:val="22"/>
        </w:rPr>
        <w:t xml:space="preserve">isruptive student </w:t>
      </w:r>
      <w:r w:rsidRPr="00B50BCD">
        <w:rPr>
          <w:rFonts w:ascii="Times New Roman" w:hAnsi="Times New Roman" w:cs="Times New Roman"/>
          <w:sz w:val="24"/>
          <w:szCs w:val="22"/>
        </w:rPr>
        <w:lastRenderedPageBreak/>
        <w:t>behavior</w:t>
      </w:r>
      <w:r w:rsidR="00863C83">
        <w:rPr>
          <w:rFonts w:ascii="Times New Roman" w:hAnsi="Times New Roman" w:cs="Times New Roman"/>
          <w:sz w:val="24"/>
          <w:szCs w:val="22"/>
        </w:rPr>
        <w:t xml:space="preserve"> can be categorized</w:t>
      </w:r>
      <w:r w:rsidRPr="00B50BCD">
        <w:rPr>
          <w:rFonts w:ascii="Times New Roman" w:hAnsi="Times New Roman" w:cs="Times New Roman"/>
          <w:sz w:val="24"/>
          <w:szCs w:val="22"/>
        </w:rPr>
        <w:t xml:space="preserve"> into four primary types based on their nature and impact on classroom dynamics</w:t>
      </w:r>
      <w:r w:rsidR="00FC4591">
        <w:rPr>
          <w:rFonts w:ascii="Times New Roman" w:hAnsi="Times New Roman" w:cs="Times New Roman"/>
          <w:sz w:val="24"/>
          <w:szCs w:val="22"/>
        </w:rPr>
        <w:t xml:space="preserve"> </w:t>
      </w:r>
      <w:r w:rsidR="00FC4591">
        <w:rPr>
          <w:rFonts w:ascii="Times New Roman" w:hAnsi="Times New Roman" w:cs="Times New Roman"/>
          <w:sz w:val="24"/>
          <w:szCs w:val="22"/>
        </w:rPr>
        <w:fldChar w:fldCharType="begin"/>
      </w:r>
      <w:r w:rsidR="00FC4591">
        <w:rPr>
          <w:rFonts w:ascii="Times New Roman" w:hAnsi="Times New Roman" w:cs="Times New Roman"/>
          <w:sz w:val="24"/>
          <w:szCs w:val="22"/>
        </w:rPr>
        <w:instrText xml:space="preserve"> ADDIN ZOTERO_ITEM CSL_CITATION {"citationID":"Mzot2Ksy","properties":{"formattedCitation":"(Lohmann &amp; Meyer, 2003)","plainCitation":"(Lohmann &amp; Meyer, 2003)","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FC4591">
        <w:rPr>
          <w:rFonts w:ascii="Times New Roman" w:hAnsi="Times New Roman" w:cs="Times New Roman"/>
          <w:sz w:val="24"/>
          <w:szCs w:val="22"/>
        </w:rPr>
        <w:fldChar w:fldCharType="separate"/>
      </w:r>
      <w:r w:rsidR="00FC4591" w:rsidRPr="00FC4591">
        <w:rPr>
          <w:rFonts w:ascii="Times New Roman" w:hAnsi="Times New Roman" w:cs="Times New Roman"/>
          <w:sz w:val="24"/>
        </w:rPr>
        <w:t>(Lohmann &amp; Meyer, 2003)</w:t>
      </w:r>
      <w:r w:rsidR="00FC4591">
        <w:rPr>
          <w:rFonts w:ascii="Times New Roman" w:hAnsi="Times New Roman" w:cs="Times New Roman"/>
          <w:sz w:val="24"/>
          <w:szCs w:val="22"/>
        </w:rPr>
        <w:fldChar w:fldCharType="end"/>
      </w:r>
      <w:r w:rsidRPr="00B50BCD">
        <w:rPr>
          <w:rFonts w:ascii="Times New Roman" w:hAnsi="Times New Roman" w:cs="Times New Roman"/>
          <w:sz w:val="24"/>
          <w:szCs w:val="22"/>
        </w:rPr>
        <w:t xml:space="preserve">. </w:t>
      </w:r>
      <w:r w:rsidR="0069699D" w:rsidRPr="0069699D">
        <w:rPr>
          <w:rFonts w:ascii="Times New Roman" w:hAnsi="Times New Roman" w:cs="Times New Roman"/>
          <w:i/>
          <w:iCs/>
          <w:sz w:val="24"/>
          <w:szCs w:val="22"/>
        </w:rPr>
        <w:t>Verbal disruptions</w:t>
      </w:r>
      <w:r w:rsidR="0069699D" w:rsidRPr="0069699D">
        <w:rPr>
          <w:rFonts w:ascii="Times New Roman" w:hAnsi="Times New Roman" w:cs="Times New Roman"/>
          <w:sz w:val="24"/>
          <w:szCs w:val="22"/>
        </w:rPr>
        <w:t xml:space="preserve"> </w:t>
      </w:r>
      <w:r w:rsidR="00A76F09" w:rsidRPr="00A76F09">
        <w:rPr>
          <w:rFonts w:ascii="Times New Roman" w:hAnsi="Times New Roman" w:cs="Times New Roman"/>
          <w:sz w:val="24"/>
          <w:szCs w:val="22"/>
        </w:rPr>
        <w:t>involve any spoken interruptions, such as chatting, whispering, or heckling, that interfere with lesson delivery and classroom focus</w:t>
      </w:r>
      <w:r w:rsidR="0069699D" w:rsidRPr="0069699D">
        <w:rPr>
          <w:rFonts w:ascii="Times New Roman" w:hAnsi="Times New Roman" w:cs="Times New Roman"/>
          <w:sz w:val="24"/>
          <w:szCs w:val="22"/>
        </w:rPr>
        <w:t xml:space="preserve">. </w:t>
      </w:r>
      <w:r w:rsidR="00343166" w:rsidRPr="00343166">
        <w:rPr>
          <w:rFonts w:ascii="Times New Roman" w:hAnsi="Times New Roman" w:cs="Times New Roman"/>
          <w:i/>
          <w:iCs/>
          <w:sz w:val="24"/>
          <w:szCs w:val="22"/>
        </w:rPr>
        <w:t>Physical disruptions</w:t>
      </w:r>
      <w:r w:rsidR="00343166" w:rsidRPr="0069699D">
        <w:rPr>
          <w:rFonts w:ascii="Times New Roman" w:hAnsi="Times New Roman" w:cs="Times New Roman"/>
          <w:sz w:val="24"/>
          <w:szCs w:val="22"/>
        </w:rPr>
        <w:t xml:space="preserve"> </w:t>
      </w:r>
      <w:r w:rsidR="007C0F93" w:rsidRPr="007C0F93">
        <w:rPr>
          <w:rFonts w:ascii="Times New Roman" w:hAnsi="Times New Roman" w:cs="Times New Roman"/>
          <w:sz w:val="24"/>
          <w:szCs w:val="22"/>
        </w:rPr>
        <w:t>refer to motor restlessness or unnecessary physical activity, such as drumming on desks, snapping fingers, or clicking a pen, which can divert attention and break concentration</w:t>
      </w:r>
      <w:r w:rsidR="00343166" w:rsidRPr="007C0F93">
        <w:rPr>
          <w:rFonts w:ascii="Times New Roman" w:hAnsi="Times New Roman" w:cs="Times New Roman"/>
          <w:sz w:val="24"/>
          <w:szCs w:val="22"/>
        </w:rPr>
        <w:t>.</w:t>
      </w:r>
      <w:r w:rsidR="00343166" w:rsidRPr="0069699D">
        <w:rPr>
          <w:rFonts w:ascii="Times New Roman" w:hAnsi="Times New Roman" w:cs="Times New Roman"/>
          <w:sz w:val="24"/>
          <w:szCs w:val="22"/>
        </w:rPr>
        <w:t xml:space="preserve"> </w:t>
      </w:r>
      <w:r w:rsidR="0069699D" w:rsidRPr="00290013">
        <w:rPr>
          <w:rFonts w:ascii="Times New Roman" w:hAnsi="Times New Roman" w:cs="Times New Roman"/>
          <w:i/>
          <w:iCs/>
          <w:sz w:val="24"/>
          <w:szCs w:val="22"/>
        </w:rPr>
        <w:t xml:space="preserve">Lack of </w:t>
      </w:r>
      <w:r w:rsidR="005C1310" w:rsidRPr="00290013">
        <w:rPr>
          <w:rFonts w:ascii="Times New Roman" w:hAnsi="Times New Roman" w:cs="Times New Roman"/>
          <w:i/>
          <w:iCs/>
          <w:sz w:val="24"/>
          <w:szCs w:val="22"/>
        </w:rPr>
        <w:t>eagerness to learn</w:t>
      </w:r>
      <w:r w:rsidR="0069699D" w:rsidRPr="0069699D">
        <w:rPr>
          <w:rFonts w:ascii="Times New Roman" w:hAnsi="Times New Roman" w:cs="Times New Roman"/>
          <w:sz w:val="24"/>
          <w:szCs w:val="22"/>
        </w:rPr>
        <w:t xml:space="preserve"> </w:t>
      </w:r>
      <w:r w:rsidR="00CE2A56" w:rsidRPr="00CE2A56">
        <w:rPr>
          <w:rFonts w:ascii="Times New Roman" w:hAnsi="Times New Roman" w:cs="Times New Roman"/>
          <w:sz w:val="24"/>
          <w:szCs w:val="22"/>
        </w:rPr>
        <w:t xml:space="preserve">manifests as mental disengagement, including </w:t>
      </w:r>
      <w:r w:rsidR="008001B5">
        <w:rPr>
          <w:rFonts w:ascii="Times New Roman" w:hAnsi="Times New Roman" w:cs="Times New Roman"/>
          <w:sz w:val="24"/>
          <w:szCs w:val="22"/>
        </w:rPr>
        <w:t xml:space="preserve">drawing, putting the head on the desk, </w:t>
      </w:r>
      <w:r w:rsidR="00CE2A56" w:rsidRPr="00CE2A56">
        <w:rPr>
          <w:rFonts w:ascii="Times New Roman" w:hAnsi="Times New Roman" w:cs="Times New Roman"/>
          <w:sz w:val="24"/>
          <w:szCs w:val="22"/>
        </w:rPr>
        <w:t>or phone use, reducing student participation and overall comprehension</w:t>
      </w:r>
      <w:r w:rsidR="0069699D" w:rsidRPr="0069699D">
        <w:rPr>
          <w:rFonts w:ascii="Times New Roman" w:hAnsi="Times New Roman" w:cs="Times New Roman"/>
          <w:sz w:val="24"/>
          <w:szCs w:val="22"/>
        </w:rPr>
        <w:t xml:space="preserve">. </w:t>
      </w:r>
      <w:r w:rsidR="0069699D" w:rsidRPr="00290013">
        <w:rPr>
          <w:rFonts w:ascii="Times New Roman" w:hAnsi="Times New Roman" w:cs="Times New Roman"/>
          <w:i/>
          <w:iCs/>
          <w:sz w:val="24"/>
          <w:szCs w:val="22"/>
        </w:rPr>
        <w:t>Aggressive behavior</w:t>
      </w:r>
      <w:r w:rsidR="00DD13CF">
        <w:rPr>
          <w:rFonts w:ascii="Times New Roman" w:hAnsi="Times New Roman" w:cs="Times New Roman"/>
          <w:sz w:val="24"/>
          <w:szCs w:val="22"/>
        </w:rPr>
        <w:t xml:space="preserve"> </w:t>
      </w:r>
      <w:r w:rsidR="00DD13CF" w:rsidRPr="00DD13CF">
        <w:rPr>
          <w:rFonts w:ascii="Times New Roman" w:hAnsi="Times New Roman" w:cs="Times New Roman"/>
          <w:sz w:val="24"/>
          <w:szCs w:val="22"/>
        </w:rPr>
        <w:t>encompasses hostile actions or emotional outbursts, including yelling, defiance, or physical confrontations, which threaten the classroom’s safety and structure.</w:t>
      </w:r>
    </w:p>
    <w:p w14:paraId="7D8E793B" w14:textId="121DE3F6" w:rsidR="00B50BCD" w:rsidRPr="005337F9" w:rsidRDefault="00B50BCD" w:rsidP="005337F9">
      <w:pPr>
        <w:rPr>
          <w:rFonts w:ascii="Times New Roman" w:hAnsi="Times New Roman" w:cs="Times New Roman"/>
          <w:sz w:val="24"/>
          <w:szCs w:val="22"/>
        </w:rPr>
      </w:pPr>
      <w:r w:rsidRPr="00B50BCD">
        <w:rPr>
          <w:rFonts w:ascii="Times New Roman" w:hAnsi="Times New Roman" w:cs="Times New Roman"/>
          <w:sz w:val="24"/>
          <w:szCs w:val="22"/>
        </w:rPr>
        <w:t>The classification of disruptions highlights the complex nature of classroom management, requiring teachers to develop situational awareness</w:t>
      </w:r>
      <w:r w:rsidR="005337F9">
        <w:rPr>
          <w:rFonts w:ascii="Times New Roman" w:hAnsi="Times New Roman" w:cs="Times New Roman"/>
          <w:sz w:val="24"/>
          <w:szCs w:val="22"/>
        </w:rPr>
        <w:t>.</w:t>
      </w:r>
    </w:p>
    <w:p w14:paraId="21B6ADBA" w14:textId="77777777" w:rsidR="0015515C" w:rsidRPr="00F27413" w:rsidRDefault="0015515C" w:rsidP="00F27413">
      <w:pPr>
        <w:rPr>
          <w:rFonts w:ascii="Times New Roman" w:hAnsi="Times New Roman" w:cs="Times New Roman"/>
          <w:sz w:val="24"/>
          <w:szCs w:val="22"/>
        </w:rPr>
      </w:pP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w:t>
      </w:r>
      <w:r w:rsidRPr="00717E53">
        <w:rPr>
          <w:rFonts w:ascii="Times New Roman" w:hAnsi="Times New Roman" w:cs="Times New Roman"/>
          <w:sz w:val="24"/>
          <w:szCs w:val="22"/>
        </w:rPr>
        <w:lastRenderedPageBreak/>
        <w:t xml:space="preserve">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in gaze behavior between experienced and inexperienced teachers during a micro-teaching unit that involved classroom disruptions. To examine these differences, multimodal data were analyzed from both in-service (experienced) and pre-service (inexperienced) teachers who participated in the laboratory-based study </w:t>
      </w:r>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see Measures). The SRI lasted approximately 45-60 </w:t>
      </w:r>
      <w:r w:rsidRPr="008E7C14">
        <w:rPr>
          <w:rFonts w:ascii="Times New Roman" w:eastAsia="Times New Roman" w:hAnsi="Times New Roman" w:cs="Times New Roman"/>
          <w:color w:val="000000" w:themeColor="text1"/>
          <w:sz w:val="24"/>
          <w:szCs w:val="24"/>
          <w:lang w:eastAsia="de-DE"/>
        </w:rPr>
        <w:lastRenderedPageBreak/>
        <w:t>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0"/>
      <w:r w:rsidR="005D351A">
        <w:rPr>
          <w:rStyle w:val="Funotenzeichen"/>
          <w:rFonts w:ascii="Times New Roman" w:eastAsia="Times New Roman" w:hAnsi="Times New Roman" w:cs="Times New Roman"/>
          <w:color w:val="000000" w:themeColor="text1"/>
          <w:sz w:val="24"/>
          <w:szCs w:val="24"/>
          <w:lang w:eastAsia="de-DE"/>
        </w:rPr>
        <w:footnoteReference w:id="2"/>
      </w:r>
      <w:commentRangeEnd w:id="0"/>
      <w:r w:rsidR="005D351A">
        <w:rPr>
          <w:rStyle w:val="Kommentarzeichen"/>
        </w:rPr>
        <w:commentReference w:id="0"/>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lastRenderedPageBreak/>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 xml:space="preserve">Raw values were converted from milliseconds to seconds and log-transformed for normalization. To assess overall responsiveness to classroom disruptions, log-transformed TTFF </w:t>
      </w:r>
      <w:r w:rsidR="00746C36" w:rsidRPr="00746C36">
        <w:rPr>
          <w:rFonts w:ascii="Times New Roman" w:eastAsia="Times New Roman" w:hAnsi="Times New Roman" w:cs="Times New Roman"/>
          <w:sz w:val="24"/>
          <w:szCs w:val="24"/>
          <w:lang w:eastAsia="de-DE"/>
        </w:rPr>
        <w:lastRenderedPageBreak/>
        <w:t>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w:t>
      </w:r>
      <w:r w:rsidRPr="00FB55BD">
        <w:rPr>
          <w:rFonts w:ascii="Times New Roman" w:eastAsia="Times New Roman" w:hAnsi="Times New Roman" w:cs="Times New Roman"/>
          <w:color w:val="000000" w:themeColor="text1"/>
          <w:sz w:val="24"/>
          <w:szCs w:val="24"/>
          <w:lang w:eastAsia="de-DE"/>
        </w:rPr>
        <w:lastRenderedPageBreak/>
        <w:t xml:space="preserve">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 w:name="_Hlk189575193"/>
            <w:bookmarkEnd w:id="1"/>
            <w:r w:rsidRPr="00211D07">
              <w:rPr>
                <w:rFonts w:ascii="Times New Roman" w:hAnsi="Times New Roman" w:cs="Times New Roman"/>
                <w:sz w:val="24"/>
                <w:szCs w:val="24"/>
                <w:lang w:val="de-DE" w:eastAsia="de-DE"/>
              </w:rPr>
              <w:lastRenderedPageBreak/>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lastRenderedPageBreak/>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lastRenderedPageBreak/>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3"/>
            <w:r w:rsidR="00EF7C70">
              <w:rPr>
                <w:rStyle w:val="Kommentarzeichen"/>
              </w:rPr>
              <w:commentReference w:id="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
      <w:r w:rsidR="00A84761">
        <w:rPr>
          <w:rStyle w:val="Kommentarzeichen"/>
        </w:rPr>
        <w:commentReference w:id="4"/>
      </w:r>
      <w:r w:rsidRPr="00D253FE">
        <w:rPr>
          <w:rFonts w:ascii="Times New Roman" w:hAnsi="Times New Roman" w:cs="Times New Roman"/>
          <w:sz w:val="24"/>
          <w:szCs w:val="22"/>
          <w:lang w:eastAsia="de-DE"/>
        </w:rPr>
        <w:t xml:space="preserve">However, strategic knowledge of classroom management did not differ significantly between groups,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5"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lastRenderedPageBreak/>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For experienced teachers, lower GRI values (indicating more efficient gaze behavior) were significantly associated with higher fixation frequency on students and greater strategic 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lastRenderedPageBreak/>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3DFB1FAD" w14:textId="77777777" w:rsidR="00FC4591" w:rsidRPr="00FC4591" w:rsidRDefault="00CB5001" w:rsidP="00FC4591">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FC4591" w:rsidRPr="00FC4591">
        <w:rPr>
          <w:rFonts w:ascii="Times New Roman" w:hAnsi="Times New Roman" w:cs="Times New Roman"/>
          <w:sz w:val="24"/>
        </w:rPr>
        <w:t>Beaty-</w:t>
      </w:r>
      <w:proofErr w:type="spellStart"/>
      <w:r w:rsidR="00FC4591" w:rsidRPr="00FC4591">
        <w:rPr>
          <w:rFonts w:ascii="Times New Roman" w:hAnsi="Times New Roman" w:cs="Times New Roman"/>
          <w:sz w:val="24"/>
        </w:rPr>
        <w:t>O’Ferrall</w:t>
      </w:r>
      <w:proofErr w:type="spellEnd"/>
      <w:r w:rsidR="00FC4591" w:rsidRPr="00FC4591">
        <w:rPr>
          <w:rFonts w:ascii="Times New Roman" w:hAnsi="Times New Roman" w:cs="Times New Roman"/>
          <w:sz w:val="24"/>
        </w:rPr>
        <w:t xml:space="preserve">, M. E., Green, A., &amp; Hanna, F. (2010). Classroom Management Strategies for Difficult Students: Promoting Change through Relationships. </w:t>
      </w:r>
      <w:r w:rsidR="00FC4591" w:rsidRPr="00FC4591">
        <w:rPr>
          <w:rFonts w:ascii="Times New Roman" w:hAnsi="Times New Roman" w:cs="Times New Roman"/>
          <w:i/>
          <w:iCs/>
          <w:sz w:val="24"/>
        </w:rPr>
        <w:t>Middle School Journal (J1)</w:t>
      </w:r>
      <w:r w:rsidR="00FC4591" w:rsidRPr="00FC4591">
        <w:rPr>
          <w:rFonts w:ascii="Times New Roman" w:hAnsi="Times New Roman" w:cs="Times New Roman"/>
          <w:sz w:val="24"/>
        </w:rPr>
        <w:t xml:space="preserve">, </w:t>
      </w:r>
      <w:r w:rsidR="00FC4591" w:rsidRPr="00FC4591">
        <w:rPr>
          <w:rFonts w:ascii="Times New Roman" w:hAnsi="Times New Roman" w:cs="Times New Roman"/>
          <w:i/>
          <w:iCs/>
          <w:sz w:val="24"/>
        </w:rPr>
        <w:t>41</w:t>
      </w:r>
      <w:r w:rsidR="00FC4591" w:rsidRPr="00FC4591">
        <w:rPr>
          <w:rFonts w:ascii="Times New Roman" w:hAnsi="Times New Roman" w:cs="Times New Roman"/>
          <w:sz w:val="24"/>
        </w:rPr>
        <w:t>(4), 4–11.</w:t>
      </w:r>
    </w:p>
    <w:p w14:paraId="65FB050A"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rPr>
        <w:t xml:space="preserve">Cohen, J. (1988). Statistical power for the </w:t>
      </w:r>
      <w:proofErr w:type="spellStart"/>
      <w:r w:rsidRPr="00FC4591">
        <w:rPr>
          <w:rFonts w:ascii="Times New Roman" w:hAnsi="Times New Roman" w:cs="Times New Roman"/>
          <w:sz w:val="24"/>
        </w:rPr>
        <w:t>behavioural</w:t>
      </w:r>
      <w:proofErr w:type="spellEnd"/>
      <w:r w:rsidRPr="00FC4591">
        <w:rPr>
          <w:rFonts w:ascii="Times New Roman" w:hAnsi="Times New Roman" w:cs="Times New Roman"/>
          <w:sz w:val="24"/>
        </w:rPr>
        <w:t xml:space="preserve"> sciences. </w:t>
      </w:r>
      <w:proofErr w:type="spellStart"/>
      <w:r w:rsidRPr="00FC4591">
        <w:rPr>
          <w:rFonts w:ascii="Times New Roman" w:hAnsi="Times New Roman" w:cs="Times New Roman"/>
          <w:sz w:val="24"/>
        </w:rPr>
        <w:t>Hilsdale</w:t>
      </w:r>
      <w:proofErr w:type="spellEnd"/>
      <w:r w:rsidRPr="00FC4591">
        <w:rPr>
          <w:rFonts w:ascii="Times New Roman" w:hAnsi="Times New Roman" w:cs="Times New Roman"/>
          <w:sz w:val="24"/>
        </w:rPr>
        <w:t xml:space="preserve">. </w:t>
      </w:r>
      <w:r w:rsidRPr="00FC4591">
        <w:rPr>
          <w:rFonts w:ascii="Times New Roman" w:hAnsi="Times New Roman" w:cs="Times New Roman"/>
          <w:i/>
          <w:iCs/>
          <w:sz w:val="24"/>
        </w:rPr>
        <w:t>NY: Lawrence Erlbaum</w:t>
      </w:r>
      <w:r w:rsidRPr="00FC4591">
        <w:rPr>
          <w:rFonts w:ascii="Times New Roman" w:hAnsi="Times New Roman" w:cs="Times New Roman"/>
          <w:sz w:val="24"/>
        </w:rPr>
        <w:t xml:space="preserve">, </w:t>
      </w:r>
      <w:r w:rsidRPr="00FC4591">
        <w:rPr>
          <w:rFonts w:ascii="Times New Roman" w:hAnsi="Times New Roman" w:cs="Times New Roman"/>
          <w:i/>
          <w:iCs/>
          <w:sz w:val="24"/>
        </w:rPr>
        <w:t>58</w:t>
      </w:r>
      <w:r w:rsidRPr="00FC4591">
        <w:rPr>
          <w:rFonts w:ascii="Times New Roman" w:hAnsi="Times New Roman" w:cs="Times New Roman"/>
          <w:sz w:val="24"/>
        </w:rPr>
        <w:t>(1), 7–19.</w:t>
      </w:r>
    </w:p>
    <w:p w14:paraId="69FD3EA0" w14:textId="77777777" w:rsidR="00FC4591" w:rsidRPr="00FC4591" w:rsidRDefault="00FC4591" w:rsidP="00FC4591">
      <w:pPr>
        <w:pStyle w:val="Literaturverzeichnis"/>
        <w:rPr>
          <w:rFonts w:ascii="Times New Roman" w:hAnsi="Times New Roman" w:cs="Times New Roman"/>
          <w:sz w:val="24"/>
        </w:rPr>
      </w:pPr>
      <w:proofErr w:type="spellStart"/>
      <w:r w:rsidRPr="00FC4591">
        <w:rPr>
          <w:rFonts w:ascii="Times New Roman" w:hAnsi="Times New Roman" w:cs="Times New Roman"/>
          <w:sz w:val="24"/>
        </w:rPr>
        <w:t>Djigic</w:t>
      </w:r>
      <w:proofErr w:type="spellEnd"/>
      <w:r w:rsidRPr="00FC4591">
        <w:rPr>
          <w:rFonts w:ascii="Times New Roman" w:hAnsi="Times New Roman" w:cs="Times New Roman"/>
          <w:sz w:val="24"/>
        </w:rPr>
        <w:t xml:space="preserve">, G., &amp; </w:t>
      </w:r>
      <w:proofErr w:type="spellStart"/>
      <w:r w:rsidRPr="00FC4591">
        <w:rPr>
          <w:rFonts w:ascii="Times New Roman" w:hAnsi="Times New Roman" w:cs="Times New Roman"/>
          <w:sz w:val="24"/>
        </w:rPr>
        <w:t>Stojiljkovic</w:t>
      </w:r>
      <w:proofErr w:type="spellEnd"/>
      <w:r w:rsidRPr="00FC4591">
        <w:rPr>
          <w:rFonts w:ascii="Times New Roman" w:hAnsi="Times New Roman" w:cs="Times New Roman"/>
          <w:sz w:val="24"/>
        </w:rPr>
        <w:t xml:space="preserve">, S. (2011). Classroom management styles, classroom climate and school achievement. </w:t>
      </w:r>
      <w:r w:rsidRPr="00FC4591">
        <w:rPr>
          <w:rFonts w:ascii="Times New Roman" w:hAnsi="Times New Roman" w:cs="Times New Roman"/>
          <w:i/>
          <w:iCs/>
          <w:sz w:val="24"/>
        </w:rPr>
        <w:t>Procedia - Social and Behavioral Sciences</w:t>
      </w:r>
      <w:r w:rsidRPr="00FC4591">
        <w:rPr>
          <w:rFonts w:ascii="Times New Roman" w:hAnsi="Times New Roman" w:cs="Times New Roman"/>
          <w:sz w:val="24"/>
        </w:rPr>
        <w:t xml:space="preserve">, </w:t>
      </w:r>
      <w:r w:rsidRPr="00FC4591">
        <w:rPr>
          <w:rFonts w:ascii="Times New Roman" w:hAnsi="Times New Roman" w:cs="Times New Roman"/>
          <w:i/>
          <w:iCs/>
          <w:sz w:val="24"/>
        </w:rPr>
        <w:t>29</w:t>
      </w:r>
      <w:r w:rsidRPr="00FC4591">
        <w:rPr>
          <w:rFonts w:ascii="Times New Roman" w:hAnsi="Times New Roman" w:cs="Times New Roman"/>
          <w:sz w:val="24"/>
        </w:rPr>
        <w:t>, 819–828. https://doi.org/10.1016/j.sbspro.2011.11.310</w:t>
      </w:r>
    </w:p>
    <w:p w14:paraId="335872D7"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rPr>
        <w:t xml:space="preserve">Doyle, W. (1980). </w:t>
      </w:r>
      <w:r w:rsidRPr="00FC4591">
        <w:rPr>
          <w:rFonts w:ascii="Times New Roman" w:hAnsi="Times New Roman" w:cs="Times New Roman"/>
          <w:i/>
          <w:iCs/>
          <w:sz w:val="24"/>
        </w:rPr>
        <w:t>Classroom Management</w:t>
      </w:r>
      <w:r w:rsidRPr="00FC4591">
        <w:rPr>
          <w:rFonts w:ascii="Times New Roman" w:hAnsi="Times New Roman" w:cs="Times New Roman"/>
          <w:sz w:val="24"/>
        </w:rPr>
        <w:t>. Kappa Delta Pi, P. https://eric.ed.gov/?id=ED206567</w:t>
      </w:r>
    </w:p>
    <w:p w14:paraId="633A7F77" w14:textId="77777777" w:rsidR="00FC4591" w:rsidRPr="00FC4591" w:rsidRDefault="00FC4591" w:rsidP="00FC4591">
      <w:pPr>
        <w:pStyle w:val="Literaturverzeichnis"/>
        <w:rPr>
          <w:rFonts w:ascii="Times New Roman" w:hAnsi="Times New Roman" w:cs="Times New Roman"/>
          <w:sz w:val="24"/>
          <w:lang w:val="de-DE"/>
        </w:rPr>
      </w:pPr>
      <w:r w:rsidRPr="00FC4591">
        <w:rPr>
          <w:rFonts w:ascii="Times New Roman" w:hAnsi="Times New Roman" w:cs="Times New Roman"/>
          <w:sz w:val="24"/>
          <w:lang w:val="de-DE"/>
        </w:rPr>
        <w:t xml:space="preserve">Eckstein, B., Grob, U., &amp; </w:t>
      </w:r>
      <w:proofErr w:type="spellStart"/>
      <w:r w:rsidRPr="00FC4591">
        <w:rPr>
          <w:rFonts w:ascii="Times New Roman" w:hAnsi="Times New Roman" w:cs="Times New Roman"/>
          <w:sz w:val="24"/>
          <w:lang w:val="de-DE"/>
        </w:rPr>
        <w:t>Reusser</w:t>
      </w:r>
      <w:proofErr w:type="spellEnd"/>
      <w:r w:rsidRPr="00FC4591">
        <w:rPr>
          <w:rFonts w:ascii="Times New Roman" w:hAnsi="Times New Roman" w:cs="Times New Roman"/>
          <w:sz w:val="24"/>
          <w:lang w:val="de-DE"/>
        </w:rPr>
        <w:t xml:space="preserve">, K. (2016). Unterrichtliche Devianz und subjektives Störungsempfinden. Entwicklung eines Instrumentariums zur Erfassung von Unterrichtsstörungen. </w:t>
      </w:r>
      <w:r w:rsidRPr="00FC4591">
        <w:rPr>
          <w:rFonts w:ascii="Times New Roman" w:hAnsi="Times New Roman" w:cs="Times New Roman"/>
          <w:i/>
          <w:iCs/>
          <w:sz w:val="24"/>
          <w:lang w:val="de-DE"/>
        </w:rPr>
        <w:t>Empirische Pädagogik (EP)</w:t>
      </w:r>
      <w:r w:rsidRPr="00FC4591">
        <w:rPr>
          <w:rFonts w:ascii="Times New Roman" w:hAnsi="Times New Roman" w:cs="Times New Roman"/>
          <w:sz w:val="24"/>
          <w:lang w:val="de-DE"/>
        </w:rPr>
        <w:t xml:space="preserve">, </w:t>
      </w:r>
      <w:r w:rsidRPr="00FC4591">
        <w:rPr>
          <w:rFonts w:ascii="Times New Roman" w:hAnsi="Times New Roman" w:cs="Times New Roman"/>
          <w:i/>
          <w:iCs/>
          <w:sz w:val="24"/>
          <w:lang w:val="de-DE"/>
        </w:rPr>
        <w:t>30</w:t>
      </w:r>
      <w:r w:rsidRPr="00FC4591">
        <w:rPr>
          <w:rFonts w:ascii="Times New Roman" w:hAnsi="Times New Roman" w:cs="Times New Roman"/>
          <w:sz w:val="24"/>
          <w:lang w:val="de-DE"/>
        </w:rPr>
        <w:t xml:space="preserve">(1), </w:t>
      </w:r>
      <w:proofErr w:type="spellStart"/>
      <w:r w:rsidRPr="00FC4591">
        <w:rPr>
          <w:rFonts w:ascii="Times New Roman" w:hAnsi="Times New Roman" w:cs="Times New Roman"/>
          <w:sz w:val="24"/>
          <w:lang w:val="de-DE"/>
        </w:rPr>
        <w:t>Article</w:t>
      </w:r>
      <w:proofErr w:type="spellEnd"/>
      <w:r w:rsidRPr="00FC4591">
        <w:rPr>
          <w:rFonts w:ascii="Times New Roman" w:hAnsi="Times New Roman" w:cs="Times New Roman"/>
          <w:sz w:val="24"/>
          <w:lang w:val="de-DE"/>
        </w:rPr>
        <w:t xml:space="preserve"> 1.</w:t>
      </w:r>
    </w:p>
    <w:p w14:paraId="5638DE82"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lang w:val="de-DE"/>
        </w:rPr>
        <w:t xml:space="preserve">Gegenfurtner, A., </w:t>
      </w:r>
      <w:proofErr w:type="spellStart"/>
      <w:r w:rsidRPr="00FC4591">
        <w:rPr>
          <w:rFonts w:ascii="Times New Roman" w:hAnsi="Times New Roman" w:cs="Times New Roman"/>
          <w:sz w:val="24"/>
          <w:lang w:val="de-DE"/>
        </w:rPr>
        <w:t>Boucheix</w:t>
      </w:r>
      <w:proofErr w:type="spellEnd"/>
      <w:r w:rsidRPr="00FC4591">
        <w:rPr>
          <w:rFonts w:ascii="Times New Roman" w:hAnsi="Times New Roman" w:cs="Times New Roman"/>
          <w:sz w:val="24"/>
          <w:lang w:val="de-DE"/>
        </w:rPr>
        <w:t xml:space="preserve">, J.-M., Gruber, H., </w:t>
      </w:r>
      <w:proofErr w:type="spellStart"/>
      <w:r w:rsidRPr="00FC4591">
        <w:rPr>
          <w:rFonts w:ascii="Times New Roman" w:hAnsi="Times New Roman" w:cs="Times New Roman"/>
          <w:sz w:val="24"/>
          <w:lang w:val="de-DE"/>
        </w:rPr>
        <w:t>Lehtinen</w:t>
      </w:r>
      <w:proofErr w:type="spellEnd"/>
      <w:r w:rsidRPr="00FC4591">
        <w:rPr>
          <w:rFonts w:ascii="Times New Roman" w:hAnsi="Times New Roman" w:cs="Times New Roman"/>
          <w:sz w:val="24"/>
          <w:lang w:val="de-DE"/>
        </w:rPr>
        <w:t xml:space="preserve">, E., &amp; Lowe, R. K. (2020). </w:t>
      </w:r>
      <w:r w:rsidRPr="00FC4591">
        <w:rPr>
          <w:rFonts w:ascii="Times New Roman" w:hAnsi="Times New Roman" w:cs="Times New Roman"/>
          <w:i/>
          <w:iCs/>
          <w:sz w:val="24"/>
        </w:rPr>
        <w:t>The Gaze Relational Index as a Measure of Visual Expertise</w:t>
      </w:r>
      <w:r w:rsidRPr="00FC4591">
        <w:rPr>
          <w:rFonts w:ascii="Times New Roman" w:hAnsi="Times New Roman" w:cs="Times New Roman"/>
          <w:sz w:val="24"/>
        </w:rPr>
        <w:t xml:space="preserve">. </w:t>
      </w:r>
      <w:r w:rsidRPr="00FC4591">
        <w:rPr>
          <w:rFonts w:ascii="Times New Roman" w:hAnsi="Times New Roman" w:cs="Times New Roman"/>
          <w:i/>
          <w:iCs/>
          <w:sz w:val="24"/>
        </w:rPr>
        <w:t>3</w:t>
      </w:r>
      <w:r w:rsidRPr="00FC4591">
        <w:rPr>
          <w:rFonts w:ascii="Times New Roman" w:hAnsi="Times New Roman" w:cs="Times New Roman"/>
          <w:sz w:val="24"/>
        </w:rPr>
        <w:t>.</w:t>
      </w:r>
    </w:p>
    <w:p w14:paraId="5EBCF8BE"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rPr>
        <w:t xml:space="preserve">Gold, B., &amp; </w:t>
      </w:r>
      <w:proofErr w:type="spellStart"/>
      <w:r w:rsidRPr="00FC4591">
        <w:rPr>
          <w:rFonts w:ascii="Times New Roman" w:hAnsi="Times New Roman" w:cs="Times New Roman"/>
          <w:sz w:val="24"/>
        </w:rPr>
        <w:t>Holodynski</w:t>
      </w:r>
      <w:proofErr w:type="spellEnd"/>
      <w:r w:rsidRPr="00FC4591">
        <w:rPr>
          <w:rFonts w:ascii="Times New Roman" w:hAnsi="Times New Roman" w:cs="Times New Roman"/>
          <w:sz w:val="24"/>
        </w:rPr>
        <w:t xml:space="preserve">, M. (2015). Development and Construct Validation of a Situational Judgment Test of Strategic Knowledge of Classroom Management in Elementary Schools. </w:t>
      </w:r>
      <w:r w:rsidRPr="00FC4591">
        <w:rPr>
          <w:rFonts w:ascii="Times New Roman" w:hAnsi="Times New Roman" w:cs="Times New Roman"/>
          <w:i/>
          <w:iCs/>
          <w:sz w:val="24"/>
        </w:rPr>
        <w:t>Educational Assessment</w:t>
      </w:r>
      <w:r w:rsidRPr="00FC4591">
        <w:rPr>
          <w:rFonts w:ascii="Times New Roman" w:hAnsi="Times New Roman" w:cs="Times New Roman"/>
          <w:sz w:val="24"/>
        </w:rPr>
        <w:t xml:space="preserve">, </w:t>
      </w:r>
      <w:r w:rsidRPr="00FC4591">
        <w:rPr>
          <w:rFonts w:ascii="Times New Roman" w:hAnsi="Times New Roman" w:cs="Times New Roman"/>
          <w:i/>
          <w:iCs/>
          <w:sz w:val="24"/>
        </w:rPr>
        <w:t>20</w:t>
      </w:r>
      <w:r w:rsidRPr="00FC4591">
        <w:rPr>
          <w:rFonts w:ascii="Times New Roman" w:hAnsi="Times New Roman" w:cs="Times New Roman"/>
          <w:sz w:val="24"/>
        </w:rPr>
        <w:t>(3), 226–248. https://doi.org/10.1080/10627197.2015.1062087</w:t>
      </w:r>
    </w:p>
    <w:p w14:paraId="129F70DC"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rPr>
        <w:t xml:space="preserve">Grub, A.-S., Biermann, A., &amp; </w:t>
      </w:r>
      <w:proofErr w:type="spellStart"/>
      <w:r w:rsidRPr="00FC4591">
        <w:rPr>
          <w:rFonts w:ascii="Times New Roman" w:hAnsi="Times New Roman" w:cs="Times New Roman"/>
          <w:sz w:val="24"/>
        </w:rPr>
        <w:t>Brünken</w:t>
      </w:r>
      <w:proofErr w:type="spellEnd"/>
      <w:r w:rsidRPr="00FC4591">
        <w:rPr>
          <w:rFonts w:ascii="Times New Roman" w:hAnsi="Times New Roman" w:cs="Times New Roman"/>
          <w:sz w:val="24"/>
        </w:rPr>
        <w:t xml:space="preserve">, R. (2020). </w:t>
      </w:r>
      <w:r w:rsidRPr="00FC4591">
        <w:rPr>
          <w:rFonts w:ascii="Times New Roman" w:hAnsi="Times New Roman" w:cs="Times New Roman"/>
          <w:i/>
          <w:iCs/>
          <w:sz w:val="24"/>
        </w:rPr>
        <w:t>Process-based measurement of professional vision of (prospective) teachers in the field of classroom management. A systematic review</w:t>
      </w:r>
      <w:r w:rsidRPr="00FC4591">
        <w:rPr>
          <w:rFonts w:ascii="Times New Roman" w:hAnsi="Times New Roman" w:cs="Times New Roman"/>
          <w:sz w:val="24"/>
        </w:rPr>
        <w:t>. https://doi.org/10.25656/01:21187</w:t>
      </w:r>
    </w:p>
    <w:p w14:paraId="09B9679D"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rPr>
        <w:lastRenderedPageBreak/>
        <w:t xml:space="preserve">Hattie, J. (2008). </w:t>
      </w:r>
      <w:r w:rsidRPr="00FC4591">
        <w:rPr>
          <w:rFonts w:ascii="Times New Roman" w:hAnsi="Times New Roman" w:cs="Times New Roman"/>
          <w:i/>
          <w:iCs/>
          <w:sz w:val="24"/>
        </w:rPr>
        <w:t>Visible Learning: A Synthesis of Over 800 Meta-Analyses Relating to Achievement</w:t>
      </w:r>
      <w:r w:rsidRPr="00FC4591">
        <w:rPr>
          <w:rFonts w:ascii="Times New Roman" w:hAnsi="Times New Roman" w:cs="Times New Roman"/>
          <w:sz w:val="24"/>
        </w:rPr>
        <w:t>. Routledge. https://doi.org/10.4324/9780203887332</w:t>
      </w:r>
    </w:p>
    <w:p w14:paraId="28C8B4A6" w14:textId="77777777" w:rsidR="00FC4591" w:rsidRPr="00FC4591" w:rsidRDefault="00FC4591" w:rsidP="00FC4591">
      <w:pPr>
        <w:pStyle w:val="Literaturverzeichnis"/>
        <w:rPr>
          <w:rFonts w:ascii="Times New Roman" w:hAnsi="Times New Roman" w:cs="Times New Roman"/>
          <w:sz w:val="24"/>
          <w:lang w:val="de-DE"/>
        </w:rPr>
      </w:pPr>
      <w:r w:rsidRPr="00FC4591">
        <w:rPr>
          <w:rFonts w:ascii="Times New Roman" w:hAnsi="Times New Roman" w:cs="Times New Roman"/>
          <w:sz w:val="24"/>
        </w:rPr>
        <w:t xml:space="preserve">Helmke, A., Schrader, F.-W., Helmke, T., </w:t>
      </w:r>
      <w:proofErr w:type="spellStart"/>
      <w:r w:rsidRPr="00FC4591">
        <w:rPr>
          <w:rFonts w:ascii="Times New Roman" w:hAnsi="Times New Roman" w:cs="Times New Roman"/>
          <w:sz w:val="24"/>
        </w:rPr>
        <w:t>Lenske</w:t>
      </w:r>
      <w:proofErr w:type="spellEnd"/>
      <w:r w:rsidRPr="00FC4591">
        <w:rPr>
          <w:rFonts w:ascii="Times New Roman" w:hAnsi="Times New Roman" w:cs="Times New Roman"/>
          <w:sz w:val="24"/>
        </w:rPr>
        <w:t xml:space="preserve">, G., Pham, G., </w:t>
      </w:r>
      <w:proofErr w:type="spellStart"/>
      <w:r w:rsidRPr="00FC4591">
        <w:rPr>
          <w:rFonts w:ascii="Times New Roman" w:hAnsi="Times New Roman" w:cs="Times New Roman"/>
          <w:sz w:val="24"/>
        </w:rPr>
        <w:t>Praetorius</w:t>
      </w:r>
      <w:proofErr w:type="spellEnd"/>
      <w:r w:rsidRPr="00FC4591">
        <w:rPr>
          <w:rFonts w:ascii="Times New Roman" w:hAnsi="Times New Roman" w:cs="Times New Roman"/>
          <w:sz w:val="24"/>
        </w:rPr>
        <w:t>, A.-K., &amp; Ade-</w:t>
      </w:r>
      <w:proofErr w:type="spellStart"/>
      <w:r w:rsidRPr="00FC4591">
        <w:rPr>
          <w:rFonts w:ascii="Times New Roman" w:hAnsi="Times New Roman" w:cs="Times New Roman"/>
          <w:sz w:val="24"/>
        </w:rPr>
        <w:t>Thurow</w:t>
      </w:r>
      <w:proofErr w:type="spellEnd"/>
      <w:r w:rsidRPr="00FC4591">
        <w:rPr>
          <w:rFonts w:ascii="Times New Roman" w:hAnsi="Times New Roman" w:cs="Times New Roman"/>
          <w:sz w:val="24"/>
        </w:rPr>
        <w:t xml:space="preserve">, M. (2013). </w:t>
      </w:r>
      <w:r w:rsidRPr="00FC4591">
        <w:rPr>
          <w:rFonts w:ascii="Times New Roman" w:hAnsi="Times New Roman" w:cs="Times New Roman"/>
          <w:i/>
          <w:iCs/>
          <w:sz w:val="24"/>
          <w:lang w:val="de-DE"/>
        </w:rPr>
        <w:t>Basisfragebogen EMU - Evidenzbasierte Methoden der Unterrichtsentwicklung</w:t>
      </w:r>
      <w:r w:rsidRPr="00FC4591">
        <w:rPr>
          <w:rFonts w:ascii="Times New Roman" w:hAnsi="Times New Roman" w:cs="Times New Roman"/>
          <w:sz w:val="24"/>
          <w:lang w:val="de-DE"/>
        </w:rPr>
        <w:t>. Unterrichtsdiagnostik. http://www.unterrichtsdiagnostik.info/downloads/fragebogen/</w:t>
      </w:r>
    </w:p>
    <w:p w14:paraId="36C70A24" w14:textId="77777777" w:rsidR="00FC4591" w:rsidRPr="00FC4591" w:rsidRDefault="00FC4591" w:rsidP="00FC4591">
      <w:pPr>
        <w:pStyle w:val="Literaturverzeichnis"/>
        <w:rPr>
          <w:rFonts w:ascii="Times New Roman" w:hAnsi="Times New Roman" w:cs="Times New Roman"/>
          <w:sz w:val="24"/>
          <w:lang w:val="de-DE"/>
        </w:rPr>
      </w:pPr>
      <w:r w:rsidRPr="00FC4591">
        <w:rPr>
          <w:rFonts w:ascii="Times New Roman" w:hAnsi="Times New Roman" w:cs="Times New Roman"/>
          <w:sz w:val="24"/>
          <w:lang w:val="de-DE"/>
        </w:rPr>
        <w:t xml:space="preserve">Keller, G. (2014). </w:t>
      </w:r>
      <w:r w:rsidRPr="00FC4591">
        <w:rPr>
          <w:rFonts w:ascii="Times New Roman" w:hAnsi="Times New Roman" w:cs="Times New Roman"/>
          <w:i/>
          <w:iCs/>
          <w:sz w:val="24"/>
          <w:lang w:val="de-DE"/>
        </w:rPr>
        <w:t>Disziplinmanagement in der Schulklasse: Wie Sie Unterrichtsstörungen vorbeugen und bewältigen</w:t>
      </w:r>
      <w:r w:rsidRPr="00FC4591">
        <w:rPr>
          <w:rFonts w:ascii="Times New Roman" w:hAnsi="Times New Roman" w:cs="Times New Roman"/>
          <w:sz w:val="24"/>
          <w:lang w:val="de-DE"/>
        </w:rPr>
        <w:t>. Hogrefe AG.</w:t>
      </w:r>
    </w:p>
    <w:p w14:paraId="0CDCC5A6" w14:textId="77777777" w:rsidR="00FC4591" w:rsidRPr="00FC4591" w:rsidRDefault="00FC4591" w:rsidP="00FC4591">
      <w:pPr>
        <w:pStyle w:val="Literaturverzeichnis"/>
        <w:rPr>
          <w:rFonts w:ascii="Times New Roman" w:hAnsi="Times New Roman" w:cs="Times New Roman"/>
          <w:sz w:val="24"/>
          <w:lang w:val="de-DE"/>
        </w:rPr>
      </w:pPr>
      <w:r w:rsidRPr="00FC4591">
        <w:rPr>
          <w:rFonts w:ascii="Times New Roman" w:hAnsi="Times New Roman" w:cs="Times New Roman"/>
          <w:sz w:val="24"/>
          <w:lang w:val="de-DE"/>
        </w:rPr>
        <w:t xml:space="preserve">Kiel, E., Frey, A., &amp; Weiß, S. (2013). </w:t>
      </w:r>
      <w:r w:rsidRPr="00FC4591">
        <w:rPr>
          <w:rFonts w:ascii="Times New Roman" w:hAnsi="Times New Roman" w:cs="Times New Roman"/>
          <w:i/>
          <w:iCs/>
          <w:sz w:val="24"/>
          <w:lang w:val="de-DE"/>
        </w:rPr>
        <w:t>Trainingsbuch Klassenführung</w:t>
      </w:r>
      <w:r w:rsidRPr="00FC4591">
        <w:rPr>
          <w:rFonts w:ascii="Times New Roman" w:hAnsi="Times New Roman" w:cs="Times New Roman"/>
          <w:sz w:val="24"/>
          <w:lang w:val="de-DE"/>
        </w:rPr>
        <w:t>. Verlag Julius Klinkhardt.</w:t>
      </w:r>
    </w:p>
    <w:p w14:paraId="0C97181F" w14:textId="77777777" w:rsidR="00FC4591" w:rsidRPr="00FC4591" w:rsidRDefault="00FC4591" w:rsidP="00FC4591">
      <w:pPr>
        <w:pStyle w:val="Literaturverzeichnis"/>
        <w:rPr>
          <w:rFonts w:ascii="Times New Roman" w:hAnsi="Times New Roman" w:cs="Times New Roman"/>
          <w:sz w:val="24"/>
          <w:lang w:val="de-DE"/>
        </w:rPr>
      </w:pPr>
      <w:r w:rsidRPr="00FC4591">
        <w:rPr>
          <w:rFonts w:ascii="Times New Roman" w:hAnsi="Times New Roman" w:cs="Times New Roman"/>
          <w:sz w:val="24"/>
          <w:lang w:val="de-DE"/>
        </w:rPr>
        <w:t xml:space="preserve">Kounin, J. S. (2006). </w:t>
      </w:r>
      <w:r w:rsidRPr="00FC4591">
        <w:rPr>
          <w:rFonts w:ascii="Times New Roman" w:hAnsi="Times New Roman" w:cs="Times New Roman"/>
          <w:i/>
          <w:iCs/>
          <w:sz w:val="24"/>
          <w:lang w:val="de-DE"/>
        </w:rPr>
        <w:t>Techniken der Klassenführung</w:t>
      </w:r>
      <w:r w:rsidRPr="00FC4591">
        <w:rPr>
          <w:rFonts w:ascii="Times New Roman" w:hAnsi="Times New Roman" w:cs="Times New Roman"/>
          <w:sz w:val="24"/>
          <w:lang w:val="de-DE"/>
        </w:rPr>
        <w:t>. Waxmann Verlag.</w:t>
      </w:r>
    </w:p>
    <w:p w14:paraId="1B851430"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lang w:val="de-DE"/>
        </w:rPr>
        <w:t xml:space="preserve">Lohmann, G., &amp; Meyer, H. (2003). </w:t>
      </w:r>
      <w:r w:rsidRPr="00FC4591">
        <w:rPr>
          <w:rFonts w:ascii="Times New Roman" w:hAnsi="Times New Roman" w:cs="Times New Roman"/>
          <w:i/>
          <w:iCs/>
          <w:sz w:val="24"/>
          <w:lang w:val="de-DE"/>
        </w:rPr>
        <w:t xml:space="preserve">Mit </w:t>
      </w:r>
      <w:proofErr w:type="spellStart"/>
      <w:r w:rsidRPr="00FC4591">
        <w:rPr>
          <w:rFonts w:ascii="Times New Roman" w:hAnsi="Times New Roman" w:cs="Times New Roman"/>
          <w:i/>
          <w:iCs/>
          <w:sz w:val="24"/>
          <w:lang w:val="de-DE"/>
        </w:rPr>
        <w:t>Sch"ulern</w:t>
      </w:r>
      <w:proofErr w:type="spellEnd"/>
      <w:r w:rsidRPr="00FC4591">
        <w:rPr>
          <w:rFonts w:ascii="Times New Roman" w:hAnsi="Times New Roman" w:cs="Times New Roman"/>
          <w:i/>
          <w:iCs/>
          <w:sz w:val="24"/>
          <w:lang w:val="de-DE"/>
        </w:rPr>
        <w:t xml:space="preserve"> klarkommen: Professioneller Umgang mit </w:t>
      </w:r>
      <w:proofErr w:type="spellStart"/>
      <w:r w:rsidRPr="00FC4591">
        <w:rPr>
          <w:rFonts w:ascii="Times New Roman" w:hAnsi="Times New Roman" w:cs="Times New Roman"/>
          <w:i/>
          <w:iCs/>
          <w:sz w:val="24"/>
          <w:lang w:val="de-DE"/>
        </w:rPr>
        <w:t>Unterrichtsst"orungen</w:t>
      </w:r>
      <w:proofErr w:type="spellEnd"/>
      <w:r w:rsidRPr="00FC4591">
        <w:rPr>
          <w:rFonts w:ascii="Times New Roman" w:hAnsi="Times New Roman" w:cs="Times New Roman"/>
          <w:i/>
          <w:iCs/>
          <w:sz w:val="24"/>
          <w:lang w:val="de-DE"/>
        </w:rPr>
        <w:t xml:space="preserve"> und Disziplinkonflikten</w:t>
      </w:r>
      <w:r w:rsidRPr="00FC4591">
        <w:rPr>
          <w:rFonts w:ascii="Times New Roman" w:hAnsi="Times New Roman" w:cs="Times New Roman"/>
          <w:sz w:val="24"/>
          <w:lang w:val="de-DE"/>
        </w:rPr>
        <w:t xml:space="preserve">. </w:t>
      </w:r>
      <w:r w:rsidRPr="00FC4591">
        <w:rPr>
          <w:rFonts w:ascii="Times New Roman" w:hAnsi="Times New Roman" w:cs="Times New Roman"/>
          <w:sz w:val="24"/>
        </w:rPr>
        <w:t>Cornelsen-</w:t>
      </w:r>
      <w:proofErr w:type="spellStart"/>
      <w:r w:rsidRPr="00FC4591">
        <w:rPr>
          <w:rFonts w:ascii="Times New Roman" w:hAnsi="Times New Roman" w:cs="Times New Roman"/>
          <w:sz w:val="24"/>
        </w:rPr>
        <w:t>Scriptor</w:t>
      </w:r>
      <w:proofErr w:type="spellEnd"/>
      <w:r w:rsidRPr="00FC4591">
        <w:rPr>
          <w:rFonts w:ascii="Times New Roman" w:hAnsi="Times New Roman" w:cs="Times New Roman"/>
          <w:sz w:val="24"/>
        </w:rPr>
        <w:t>.</w:t>
      </w:r>
    </w:p>
    <w:p w14:paraId="5B642E62"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rPr>
        <w:t xml:space="preserve">Marzano, R. J. (2007). </w:t>
      </w:r>
      <w:r w:rsidRPr="00FC4591">
        <w:rPr>
          <w:rFonts w:ascii="Times New Roman" w:hAnsi="Times New Roman" w:cs="Times New Roman"/>
          <w:i/>
          <w:iCs/>
          <w:sz w:val="24"/>
        </w:rPr>
        <w:t>The Art and Science of Teaching: A Comprehensive Framework for Effective Instruction</w:t>
      </w:r>
      <w:r w:rsidRPr="00FC4591">
        <w:rPr>
          <w:rFonts w:ascii="Times New Roman" w:hAnsi="Times New Roman" w:cs="Times New Roman"/>
          <w:sz w:val="24"/>
        </w:rPr>
        <w:t>. ASCD.</w:t>
      </w:r>
    </w:p>
    <w:p w14:paraId="2D54413E"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rPr>
        <w:t xml:space="preserve">Mitchell, M. M., &amp; Bradshaw, C. P. (2013). Examining classroom influences on student perceptions of school climate: The role of classroom management and exclusionary discipline strategies. </w:t>
      </w:r>
      <w:r w:rsidRPr="00FC4591">
        <w:rPr>
          <w:rFonts w:ascii="Times New Roman" w:hAnsi="Times New Roman" w:cs="Times New Roman"/>
          <w:i/>
          <w:iCs/>
          <w:sz w:val="24"/>
        </w:rPr>
        <w:t>Journal of School Psychology</w:t>
      </w:r>
      <w:r w:rsidRPr="00FC4591">
        <w:rPr>
          <w:rFonts w:ascii="Times New Roman" w:hAnsi="Times New Roman" w:cs="Times New Roman"/>
          <w:sz w:val="24"/>
        </w:rPr>
        <w:t xml:space="preserve">, </w:t>
      </w:r>
      <w:r w:rsidRPr="00FC4591">
        <w:rPr>
          <w:rFonts w:ascii="Times New Roman" w:hAnsi="Times New Roman" w:cs="Times New Roman"/>
          <w:i/>
          <w:iCs/>
          <w:sz w:val="24"/>
        </w:rPr>
        <w:t>51</w:t>
      </w:r>
      <w:r w:rsidRPr="00FC4591">
        <w:rPr>
          <w:rFonts w:ascii="Times New Roman" w:hAnsi="Times New Roman" w:cs="Times New Roman"/>
          <w:sz w:val="24"/>
        </w:rPr>
        <w:t>(5), 599–610. https://doi.org/10.1016/j.jsp.2013.05.005</w:t>
      </w:r>
    </w:p>
    <w:p w14:paraId="1457A09F" w14:textId="77777777" w:rsidR="00FC4591" w:rsidRPr="00FC4591" w:rsidRDefault="00FC4591" w:rsidP="00FC4591">
      <w:pPr>
        <w:pStyle w:val="Literaturverzeichnis"/>
        <w:rPr>
          <w:rFonts w:ascii="Times New Roman" w:hAnsi="Times New Roman" w:cs="Times New Roman"/>
          <w:sz w:val="24"/>
        </w:rPr>
      </w:pPr>
      <w:proofErr w:type="spellStart"/>
      <w:r w:rsidRPr="00FC4591">
        <w:rPr>
          <w:rFonts w:ascii="Times New Roman" w:hAnsi="Times New Roman" w:cs="Times New Roman"/>
          <w:sz w:val="24"/>
        </w:rPr>
        <w:t>Onkhar</w:t>
      </w:r>
      <w:proofErr w:type="spellEnd"/>
      <w:r w:rsidRPr="00FC4591">
        <w:rPr>
          <w:rFonts w:ascii="Times New Roman" w:hAnsi="Times New Roman" w:cs="Times New Roman"/>
          <w:sz w:val="24"/>
        </w:rPr>
        <w:t xml:space="preserve">, V., </w:t>
      </w:r>
      <w:proofErr w:type="spellStart"/>
      <w:r w:rsidRPr="00FC4591">
        <w:rPr>
          <w:rFonts w:ascii="Times New Roman" w:hAnsi="Times New Roman" w:cs="Times New Roman"/>
          <w:sz w:val="24"/>
        </w:rPr>
        <w:t>Dodou</w:t>
      </w:r>
      <w:proofErr w:type="spellEnd"/>
      <w:r w:rsidRPr="00FC4591">
        <w:rPr>
          <w:rFonts w:ascii="Times New Roman" w:hAnsi="Times New Roman" w:cs="Times New Roman"/>
          <w:sz w:val="24"/>
        </w:rPr>
        <w:t xml:space="preserve">, D., &amp; de Winter, J. C. F. (2024). Evaluating the </w:t>
      </w:r>
      <w:proofErr w:type="spellStart"/>
      <w:r w:rsidRPr="00FC4591">
        <w:rPr>
          <w:rFonts w:ascii="Times New Roman" w:hAnsi="Times New Roman" w:cs="Times New Roman"/>
          <w:sz w:val="24"/>
        </w:rPr>
        <w:t>Tobii</w:t>
      </w:r>
      <w:proofErr w:type="spellEnd"/>
      <w:r w:rsidRPr="00FC4591">
        <w:rPr>
          <w:rFonts w:ascii="Times New Roman" w:hAnsi="Times New Roman" w:cs="Times New Roman"/>
          <w:sz w:val="24"/>
        </w:rPr>
        <w:t xml:space="preserve"> Pro Glasses 2 and 3 in static and dynamic conditions. </w:t>
      </w:r>
      <w:r w:rsidRPr="00FC4591">
        <w:rPr>
          <w:rFonts w:ascii="Times New Roman" w:hAnsi="Times New Roman" w:cs="Times New Roman"/>
          <w:i/>
          <w:iCs/>
          <w:sz w:val="24"/>
        </w:rPr>
        <w:t>Behavior Research Methods</w:t>
      </w:r>
      <w:r w:rsidRPr="00FC4591">
        <w:rPr>
          <w:rFonts w:ascii="Times New Roman" w:hAnsi="Times New Roman" w:cs="Times New Roman"/>
          <w:sz w:val="24"/>
        </w:rPr>
        <w:t xml:space="preserve">, </w:t>
      </w:r>
      <w:r w:rsidRPr="00FC4591">
        <w:rPr>
          <w:rFonts w:ascii="Times New Roman" w:hAnsi="Times New Roman" w:cs="Times New Roman"/>
          <w:i/>
          <w:iCs/>
          <w:sz w:val="24"/>
        </w:rPr>
        <w:t>56</w:t>
      </w:r>
      <w:r w:rsidRPr="00FC4591">
        <w:rPr>
          <w:rFonts w:ascii="Times New Roman" w:hAnsi="Times New Roman" w:cs="Times New Roman"/>
          <w:sz w:val="24"/>
        </w:rPr>
        <w:t>(5), 4221–4238. https://doi.org/10.3758/s13428-023-02173-7</w:t>
      </w:r>
    </w:p>
    <w:p w14:paraId="00B9B6FA"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rPr>
        <w:t xml:space="preserve">RStudio Team. (2020). </w:t>
      </w:r>
      <w:r w:rsidRPr="00FC4591">
        <w:rPr>
          <w:rFonts w:ascii="Times New Roman" w:hAnsi="Times New Roman" w:cs="Times New Roman"/>
          <w:i/>
          <w:iCs/>
          <w:sz w:val="24"/>
        </w:rPr>
        <w:t>RStudio: Integrated Development Environment for R</w:t>
      </w:r>
      <w:r w:rsidRPr="00FC4591">
        <w:rPr>
          <w:rFonts w:ascii="Times New Roman" w:hAnsi="Times New Roman" w:cs="Times New Roman"/>
          <w:sz w:val="24"/>
        </w:rPr>
        <w:t>. RStudio, PBC.</w:t>
      </w:r>
    </w:p>
    <w:p w14:paraId="6FAD45AC" w14:textId="77777777" w:rsidR="00FC4591" w:rsidRPr="00FC4591" w:rsidRDefault="00FC4591" w:rsidP="00FC4591">
      <w:pPr>
        <w:pStyle w:val="Literaturverzeichnis"/>
        <w:rPr>
          <w:rFonts w:ascii="Times New Roman" w:hAnsi="Times New Roman" w:cs="Times New Roman"/>
          <w:sz w:val="24"/>
          <w:lang w:val="de-DE"/>
        </w:rPr>
      </w:pPr>
      <w:r w:rsidRPr="00FC4591">
        <w:rPr>
          <w:rFonts w:ascii="Times New Roman" w:hAnsi="Times New Roman" w:cs="Times New Roman"/>
          <w:sz w:val="24"/>
          <w:lang w:val="de-DE"/>
        </w:rPr>
        <w:lastRenderedPageBreak/>
        <w:t xml:space="preserve">Rüedi, J. (2014). Zur Bedeutung positive Beziehungen für die Klassenführung und den Umgang mit Unterrichtsstörungen. </w:t>
      </w:r>
      <w:r w:rsidRPr="00FC4591">
        <w:rPr>
          <w:rFonts w:ascii="Times New Roman" w:hAnsi="Times New Roman" w:cs="Times New Roman"/>
          <w:i/>
          <w:iCs/>
          <w:sz w:val="24"/>
          <w:lang w:val="de-DE"/>
        </w:rPr>
        <w:t>Beziehungen in Schule Und Unterricht. Teil</w:t>
      </w:r>
      <w:r w:rsidRPr="00FC4591">
        <w:rPr>
          <w:rFonts w:ascii="Times New Roman" w:hAnsi="Times New Roman" w:cs="Times New Roman"/>
          <w:sz w:val="24"/>
          <w:lang w:val="de-DE"/>
        </w:rPr>
        <w:t xml:space="preserve">, </w:t>
      </w:r>
      <w:r w:rsidRPr="00FC4591">
        <w:rPr>
          <w:rFonts w:ascii="Times New Roman" w:hAnsi="Times New Roman" w:cs="Times New Roman"/>
          <w:i/>
          <w:iCs/>
          <w:sz w:val="24"/>
          <w:lang w:val="de-DE"/>
        </w:rPr>
        <w:t>3</w:t>
      </w:r>
      <w:r w:rsidRPr="00FC4591">
        <w:rPr>
          <w:rFonts w:ascii="Times New Roman" w:hAnsi="Times New Roman" w:cs="Times New Roman"/>
          <w:sz w:val="24"/>
          <w:lang w:val="de-DE"/>
        </w:rPr>
        <w:t>, 105–126.</w:t>
      </w:r>
    </w:p>
    <w:p w14:paraId="6556C1CF"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lang w:val="de-DE"/>
        </w:rPr>
        <w:t xml:space="preserve">Scherzinger, M., &amp; Wettstein, A. (2019). </w:t>
      </w:r>
      <w:r w:rsidRPr="00FC4591">
        <w:rPr>
          <w:rFonts w:ascii="Times New Roman" w:hAnsi="Times New Roman" w:cs="Times New Roman"/>
          <w:sz w:val="24"/>
        </w:rPr>
        <w:t xml:space="preserve">Classroom disruptions, the teacher–student relationship and classroom management from the perspective of teachers, students and external observers: A multimethod approach. </w:t>
      </w:r>
      <w:r w:rsidRPr="00FC4591">
        <w:rPr>
          <w:rFonts w:ascii="Times New Roman" w:hAnsi="Times New Roman" w:cs="Times New Roman"/>
          <w:i/>
          <w:iCs/>
          <w:sz w:val="24"/>
        </w:rPr>
        <w:t>Learning Environments Research</w:t>
      </w:r>
      <w:r w:rsidRPr="00FC4591">
        <w:rPr>
          <w:rFonts w:ascii="Times New Roman" w:hAnsi="Times New Roman" w:cs="Times New Roman"/>
          <w:sz w:val="24"/>
        </w:rPr>
        <w:t xml:space="preserve">, </w:t>
      </w:r>
      <w:r w:rsidRPr="00FC4591">
        <w:rPr>
          <w:rFonts w:ascii="Times New Roman" w:hAnsi="Times New Roman" w:cs="Times New Roman"/>
          <w:i/>
          <w:iCs/>
          <w:sz w:val="24"/>
        </w:rPr>
        <w:t>22</w:t>
      </w:r>
      <w:r w:rsidRPr="00FC4591">
        <w:rPr>
          <w:rFonts w:ascii="Times New Roman" w:hAnsi="Times New Roman" w:cs="Times New Roman"/>
          <w:sz w:val="24"/>
        </w:rPr>
        <w:t>(1), 101–116. https://doi.org/10.1007/s10984-018-9269-x</w:t>
      </w:r>
    </w:p>
    <w:p w14:paraId="4C55FDFC" w14:textId="77777777" w:rsidR="00FC4591" w:rsidRPr="00FC4591" w:rsidRDefault="00FC4591" w:rsidP="00FC4591">
      <w:pPr>
        <w:pStyle w:val="Literaturverzeichnis"/>
        <w:rPr>
          <w:rFonts w:ascii="Times New Roman" w:hAnsi="Times New Roman" w:cs="Times New Roman"/>
          <w:sz w:val="24"/>
        </w:rPr>
      </w:pPr>
      <w:proofErr w:type="spellStart"/>
      <w:r w:rsidRPr="00FC4591">
        <w:rPr>
          <w:rFonts w:ascii="Times New Roman" w:hAnsi="Times New Roman" w:cs="Times New Roman"/>
          <w:sz w:val="24"/>
        </w:rPr>
        <w:t>Tobii</w:t>
      </w:r>
      <w:proofErr w:type="spellEnd"/>
      <w:r w:rsidRPr="00FC4591">
        <w:rPr>
          <w:rFonts w:ascii="Times New Roman" w:hAnsi="Times New Roman" w:cs="Times New Roman"/>
          <w:sz w:val="24"/>
        </w:rPr>
        <w:t xml:space="preserve"> AB. (2024). </w:t>
      </w:r>
      <w:proofErr w:type="spellStart"/>
      <w:r w:rsidRPr="00FC4591">
        <w:rPr>
          <w:rFonts w:ascii="Times New Roman" w:hAnsi="Times New Roman" w:cs="Times New Roman"/>
          <w:i/>
          <w:iCs/>
          <w:sz w:val="24"/>
        </w:rPr>
        <w:t>Tobii</w:t>
      </w:r>
      <w:proofErr w:type="spellEnd"/>
      <w:r w:rsidRPr="00FC4591">
        <w:rPr>
          <w:rFonts w:ascii="Times New Roman" w:hAnsi="Times New Roman" w:cs="Times New Roman"/>
          <w:i/>
          <w:iCs/>
          <w:sz w:val="24"/>
        </w:rPr>
        <w:t xml:space="preserve"> Pro Lab User Manual v 24.21</w:t>
      </w:r>
      <w:r w:rsidRPr="00FC4591">
        <w:rPr>
          <w:rFonts w:ascii="Times New Roman" w:hAnsi="Times New Roman" w:cs="Times New Roman"/>
          <w:sz w:val="24"/>
        </w:rPr>
        <w:t>. https://go.tobii.com/tobii_pro_lab_user_manual</w:t>
      </w:r>
    </w:p>
    <w:p w14:paraId="19FD99F2"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rPr>
        <w:t xml:space="preserve">Wang, M. C. (1993). </w:t>
      </w:r>
      <w:r w:rsidRPr="00FC4591">
        <w:rPr>
          <w:rFonts w:ascii="Times New Roman" w:hAnsi="Times New Roman" w:cs="Times New Roman"/>
          <w:i/>
          <w:iCs/>
          <w:sz w:val="24"/>
        </w:rPr>
        <w:t>Toward a Knowledge Base for School Learning. Publication Series #93-5a</w:t>
      </w:r>
      <w:r w:rsidRPr="00FC4591">
        <w:rPr>
          <w:rFonts w:ascii="Times New Roman" w:hAnsi="Times New Roman" w:cs="Times New Roman"/>
          <w:sz w:val="24"/>
        </w:rPr>
        <w:t>. https://eric.ed.gov/?id=ED399311</w:t>
      </w:r>
    </w:p>
    <w:p w14:paraId="310793E2" w14:textId="77777777" w:rsidR="00FC4591" w:rsidRPr="00FC4591" w:rsidRDefault="00FC4591" w:rsidP="00FC4591">
      <w:pPr>
        <w:pStyle w:val="Literaturverzeichnis"/>
        <w:rPr>
          <w:rFonts w:ascii="Times New Roman" w:hAnsi="Times New Roman" w:cs="Times New Roman"/>
          <w:sz w:val="24"/>
        </w:rPr>
      </w:pPr>
      <w:r w:rsidRPr="00FC4591">
        <w:rPr>
          <w:rFonts w:ascii="Times New Roman" w:hAnsi="Times New Roman" w:cs="Times New Roman"/>
          <w:sz w:val="24"/>
        </w:rPr>
        <w:t xml:space="preserve">Wickham, H. (2016). </w:t>
      </w:r>
      <w:r w:rsidRPr="00FC4591">
        <w:rPr>
          <w:rFonts w:ascii="Times New Roman" w:hAnsi="Times New Roman" w:cs="Times New Roman"/>
          <w:i/>
          <w:iCs/>
          <w:sz w:val="24"/>
        </w:rPr>
        <w:t>ggplot2: Elegant Graphics for Data Analysis</w:t>
      </w:r>
      <w:r w:rsidRPr="00FC4591">
        <w:rPr>
          <w:rFonts w:ascii="Times New Roman" w:hAnsi="Times New Roman" w:cs="Times New Roman"/>
          <w:sz w:val="24"/>
        </w:rPr>
        <w:t>. Springer-Verlag New York. https://doi.org/10.1007/978-0-387-98141-3</w:t>
      </w:r>
    </w:p>
    <w:p w14:paraId="4CCAF52A" w14:textId="613C6DD4"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2-14T18:05:00Z" w:initials="MK">
    <w:p w14:paraId="7508995E" w14:textId="6102E9DB"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3"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07A1A" w14:textId="77777777" w:rsidR="00DE51ED" w:rsidRDefault="00DE51ED" w:rsidP="00E102C3">
      <w:r>
        <w:separator/>
      </w:r>
    </w:p>
    <w:p w14:paraId="2E38F5F0" w14:textId="77777777" w:rsidR="00DE51ED" w:rsidRDefault="00DE51ED" w:rsidP="00E102C3"/>
  </w:endnote>
  <w:endnote w:type="continuationSeparator" w:id="0">
    <w:p w14:paraId="5A780A19" w14:textId="77777777" w:rsidR="00DE51ED" w:rsidRDefault="00DE51ED" w:rsidP="00E102C3">
      <w:r>
        <w:continuationSeparator/>
      </w:r>
    </w:p>
    <w:p w14:paraId="4A284004" w14:textId="77777777" w:rsidR="00DE51ED" w:rsidRDefault="00DE51ED" w:rsidP="00E102C3"/>
  </w:endnote>
  <w:endnote w:type="continuationNotice" w:id="1">
    <w:p w14:paraId="1FB32CBD" w14:textId="77777777" w:rsidR="00DE51ED" w:rsidRDefault="00DE51E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2C9D1" w14:textId="77777777" w:rsidR="00DE51ED" w:rsidRDefault="00DE51ED" w:rsidP="00E102C3">
      <w:r>
        <w:separator/>
      </w:r>
    </w:p>
    <w:p w14:paraId="23452F32" w14:textId="77777777" w:rsidR="00DE51ED" w:rsidRDefault="00DE51ED" w:rsidP="00E102C3"/>
  </w:footnote>
  <w:footnote w:type="continuationSeparator" w:id="0">
    <w:p w14:paraId="469DDB0F" w14:textId="77777777" w:rsidR="00DE51ED" w:rsidRDefault="00DE51ED" w:rsidP="00E102C3">
      <w:r>
        <w:continuationSeparator/>
      </w:r>
    </w:p>
    <w:p w14:paraId="30E9BB2C" w14:textId="77777777" w:rsidR="00DE51ED" w:rsidRDefault="00DE51ED" w:rsidP="00E102C3"/>
  </w:footnote>
  <w:footnote w:type="continuationNotice" w:id="1">
    <w:p w14:paraId="4D0E8D6C" w14:textId="77777777" w:rsidR="00DE51ED" w:rsidRDefault="00DE51ED">
      <w:pPr>
        <w:spacing w:line="240" w:lineRule="auto"/>
      </w:pPr>
    </w:p>
  </w:footnote>
  <w:footnote w:id="2">
    <w:p w14:paraId="4E975C66" w14:textId="72F09591"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0053EB">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5A52"/>
    <w:rsid w:val="00017709"/>
    <w:rsid w:val="00021863"/>
    <w:rsid w:val="000218D0"/>
    <w:rsid w:val="00021C9E"/>
    <w:rsid w:val="00023276"/>
    <w:rsid w:val="00023EB1"/>
    <w:rsid w:val="00023F33"/>
    <w:rsid w:val="000251D5"/>
    <w:rsid w:val="0002597B"/>
    <w:rsid w:val="000265BA"/>
    <w:rsid w:val="00027743"/>
    <w:rsid w:val="00027D49"/>
    <w:rsid w:val="000315B3"/>
    <w:rsid w:val="000325AB"/>
    <w:rsid w:val="00033065"/>
    <w:rsid w:val="000363C0"/>
    <w:rsid w:val="0003794B"/>
    <w:rsid w:val="000413E6"/>
    <w:rsid w:val="0004230D"/>
    <w:rsid w:val="0004320C"/>
    <w:rsid w:val="00043713"/>
    <w:rsid w:val="000442C9"/>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6475"/>
    <w:rsid w:val="00070592"/>
    <w:rsid w:val="000720A0"/>
    <w:rsid w:val="00073180"/>
    <w:rsid w:val="0007360B"/>
    <w:rsid w:val="00073832"/>
    <w:rsid w:val="00074DC1"/>
    <w:rsid w:val="00076281"/>
    <w:rsid w:val="00076A2C"/>
    <w:rsid w:val="00077C08"/>
    <w:rsid w:val="0008031E"/>
    <w:rsid w:val="00080587"/>
    <w:rsid w:val="00083FCC"/>
    <w:rsid w:val="00085298"/>
    <w:rsid w:val="00085748"/>
    <w:rsid w:val="0009048A"/>
    <w:rsid w:val="00090CDD"/>
    <w:rsid w:val="00092297"/>
    <w:rsid w:val="000928A3"/>
    <w:rsid w:val="00094996"/>
    <w:rsid w:val="00095759"/>
    <w:rsid w:val="000957C6"/>
    <w:rsid w:val="00095A74"/>
    <w:rsid w:val="0009623B"/>
    <w:rsid w:val="0009643A"/>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1808"/>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5116"/>
    <w:rsid w:val="00140CA6"/>
    <w:rsid w:val="00142AE8"/>
    <w:rsid w:val="001437B3"/>
    <w:rsid w:val="00146C9B"/>
    <w:rsid w:val="00147635"/>
    <w:rsid w:val="00153807"/>
    <w:rsid w:val="00153A3D"/>
    <w:rsid w:val="0015515C"/>
    <w:rsid w:val="00156666"/>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2710"/>
    <w:rsid w:val="001E3F2D"/>
    <w:rsid w:val="001E45F8"/>
    <w:rsid w:val="001E4E30"/>
    <w:rsid w:val="001E4EFD"/>
    <w:rsid w:val="001E7569"/>
    <w:rsid w:val="001E7830"/>
    <w:rsid w:val="001F0012"/>
    <w:rsid w:val="001F0C2D"/>
    <w:rsid w:val="001F19CB"/>
    <w:rsid w:val="001F1EF2"/>
    <w:rsid w:val="001F228F"/>
    <w:rsid w:val="001F29E3"/>
    <w:rsid w:val="001F3D80"/>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5C69"/>
    <w:rsid w:val="002168CD"/>
    <w:rsid w:val="0021772D"/>
    <w:rsid w:val="00217D65"/>
    <w:rsid w:val="00217F96"/>
    <w:rsid w:val="0022005D"/>
    <w:rsid w:val="00221181"/>
    <w:rsid w:val="002216B9"/>
    <w:rsid w:val="00222052"/>
    <w:rsid w:val="00222100"/>
    <w:rsid w:val="00222A35"/>
    <w:rsid w:val="00223BFF"/>
    <w:rsid w:val="00223F0B"/>
    <w:rsid w:val="002240C9"/>
    <w:rsid w:val="00224408"/>
    <w:rsid w:val="00226B6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FEA"/>
    <w:rsid w:val="0026096A"/>
    <w:rsid w:val="002625A5"/>
    <w:rsid w:val="0026411C"/>
    <w:rsid w:val="002663B8"/>
    <w:rsid w:val="00266BE7"/>
    <w:rsid w:val="002727C8"/>
    <w:rsid w:val="00273ADB"/>
    <w:rsid w:val="002749C2"/>
    <w:rsid w:val="0027612D"/>
    <w:rsid w:val="00276DB0"/>
    <w:rsid w:val="002777BF"/>
    <w:rsid w:val="00280D5A"/>
    <w:rsid w:val="002859F1"/>
    <w:rsid w:val="0028607B"/>
    <w:rsid w:val="00286455"/>
    <w:rsid w:val="00287B00"/>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4344"/>
    <w:rsid w:val="002E4FFA"/>
    <w:rsid w:val="002E5BA2"/>
    <w:rsid w:val="002F04BB"/>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DED"/>
    <w:rsid w:val="00346EDB"/>
    <w:rsid w:val="003507C6"/>
    <w:rsid w:val="00351A67"/>
    <w:rsid w:val="0035201C"/>
    <w:rsid w:val="0035374E"/>
    <w:rsid w:val="00353863"/>
    <w:rsid w:val="003542F2"/>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4868"/>
    <w:rsid w:val="00374C0C"/>
    <w:rsid w:val="00376335"/>
    <w:rsid w:val="00380264"/>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C37"/>
    <w:rsid w:val="003F6116"/>
    <w:rsid w:val="00401866"/>
    <w:rsid w:val="00401872"/>
    <w:rsid w:val="004019B3"/>
    <w:rsid w:val="00401A08"/>
    <w:rsid w:val="004023D1"/>
    <w:rsid w:val="00403249"/>
    <w:rsid w:val="00403390"/>
    <w:rsid w:val="00404261"/>
    <w:rsid w:val="00404D82"/>
    <w:rsid w:val="0040638D"/>
    <w:rsid w:val="00406F86"/>
    <w:rsid w:val="00406FA2"/>
    <w:rsid w:val="004075B8"/>
    <w:rsid w:val="004079A1"/>
    <w:rsid w:val="00407DA4"/>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1050"/>
    <w:rsid w:val="00442A26"/>
    <w:rsid w:val="00445135"/>
    <w:rsid w:val="00445751"/>
    <w:rsid w:val="00447B65"/>
    <w:rsid w:val="004526BC"/>
    <w:rsid w:val="0045343E"/>
    <w:rsid w:val="00453CA7"/>
    <w:rsid w:val="00457EE9"/>
    <w:rsid w:val="00457F8B"/>
    <w:rsid w:val="0046015F"/>
    <w:rsid w:val="00460EAB"/>
    <w:rsid w:val="00462878"/>
    <w:rsid w:val="004632E0"/>
    <w:rsid w:val="00463BBA"/>
    <w:rsid w:val="00465D2C"/>
    <w:rsid w:val="00467C1D"/>
    <w:rsid w:val="00470BC1"/>
    <w:rsid w:val="004718E7"/>
    <w:rsid w:val="00472492"/>
    <w:rsid w:val="004727E9"/>
    <w:rsid w:val="00475FFE"/>
    <w:rsid w:val="004766DD"/>
    <w:rsid w:val="00476A99"/>
    <w:rsid w:val="00476B52"/>
    <w:rsid w:val="00477945"/>
    <w:rsid w:val="00477F49"/>
    <w:rsid w:val="00480102"/>
    <w:rsid w:val="004809A5"/>
    <w:rsid w:val="004821BA"/>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4367"/>
    <w:rsid w:val="004B45D8"/>
    <w:rsid w:val="004B46D1"/>
    <w:rsid w:val="004B4BE2"/>
    <w:rsid w:val="004B64D8"/>
    <w:rsid w:val="004B793F"/>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711"/>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F10"/>
    <w:rsid w:val="005621B9"/>
    <w:rsid w:val="005635E4"/>
    <w:rsid w:val="00563C85"/>
    <w:rsid w:val="00563D94"/>
    <w:rsid w:val="00563ED5"/>
    <w:rsid w:val="005649DC"/>
    <w:rsid w:val="00565F6D"/>
    <w:rsid w:val="005674C3"/>
    <w:rsid w:val="00570131"/>
    <w:rsid w:val="005708CF"/>
    <w:rsid w:val="0057203B"/>
    <w:rsid w:val="00572621"/>
    <w:rsid w:val="0057328B"/>
    <w:rsid w:val="005737E6"/>
    <w:rsid w:val="00574E71"/>
    <w:rsid w:val="0057654C"/>
    <w:rsid w:val="005769D0"/>
    <w:rsid w:val="00577E1C"/>
    <w:rsid w:val="00580D8C"/>
    <w:rsid w:val="00582191"/>
    <w:rsid w:val="0058224E"/>
    <w:rsid w:val="00583BBC"/>
    <w:rsid w:val="00587A01"/>
    <w:rsid w:val="005919A7"/>
    <w:rsid w:val="00591D2D"/>
    <w:rsid w:val="0059226A"/>
    <w:rsid w:val="005922A9"/>
    <w:rsid w:val="00595025"/>
    <w:rsid w:val="0059587A"/>
    <w:rsid w:val="00597451"/>
    <w:rsid w:val="005A197D"/>
    <w:rsid w:val="005A47F0"/>
    <w:rsid w:val="005B00BD"/>
    <w:rsid w:val="005B02C8"/>
    <w:rsid w:val="005B18FE"/>
    <w:rsid w:val="005B6569"/>
    <w:rsid w:val="005C0D94"/>
    <w:rsid w:val="005C10C6"/>
    <w:rsid w:val="005C1310"/>
    <w:rsid w:val="005C32E2"/>
    <w:rsid w:val="005C4549"/>
    <w:rsid w:val="005C4840"/>
    <w:rsid w:val="005C50B5"/>
    <w:rsid w:val="005C528A"/>
    <w:rsid w:val="005C55B8"/>
    <w:rsid w:val="005C6854"/>
    <w:rsid w:val="005C737E"/>
    <w:rsid w:val="005D0BA6"/>
    <w:rsid w:val="005D351A"/>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9699D"/>
    <w:rsid w:val="006A069D"/>
    <w:rsid w:val="006A0720"/>
    <w:rsid w:val="006A1190"/>
    <w:rsid w:val="006A2A7D"/>
    <w:rsid w:val="006A2EA3"/>
    <w:rsid w:val="006A3CAC"/>
    <w:rsid w:val="006A474F"/>
    <w:rsid w:val="006A4AA6"/>
    <w:rsid w:val="006A7935"/>
    <w:rsid w:val="006B043D"/>
    <w:rsid w:val="006B08B0"/>
    <w:rsid w:val="006B1D17"/>
    <w:rsid w:val="006B2894"/>
    <w:rsid w:val="006B3615"/>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661"/>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560"/>
    <w:rsid w:val="006F5AF4"/>
    <w:rsid w:val="006F5D31"/>
    <w:rsid w:val="006F6B15"/>
    <w:rsid w:val="006F6F5B"/>
    <w:rsid w:val="00700473"/>
    <w:rsid w:val="007006F3"/>
    <w:rsid w:val="007014C8"/>
    <w:rsid w:val="00702734"/>
    <w:rsid w:val="00702D8C"/>
    <w:rsid w:val="00703B36"/>
    <w:rsid w:val="007050DD"/>
    <w:rsid w:val="00705F80"/>
    <w:rsid w:val="00706082"/>
    <w:rsid w:val="00710294"/>
    <w:rsid w:val="0071068A"/>
    <w:rsid w:val="00710FD9"/>
    <w:rsid w:val="00714A71"/>
    <w:rsid w:val="007151EF"/>
    <w:rsid w:val="00716F35"/>
    <w:rsid w:val="00717E53"/>
    <w:rsid w:val="007201E5"/>
    <w:rsid w:val="007204EB"/>
    <w:rsid w:val="00720F98"/>
    <w:rsid w:val="0072391A"/>
    <w:rsid w:val="00724914"/>
    <w:rsid w:val="00724B51"/>
    <w:rsid w:val="00724C35"/>
    <w:rsid w:val="007258E8"/>
    <w:rsid w:val="0072626A"/>
    <w:rsid w:val="007274A6"/>
    <w:rsid w:val="00731CAC"/>
    <w:rsid w:val="0073246A"/>
    <w:rsid w:val="00736896"/>
    <w:rsid w:val="00736B4A"/>
    <w:rsid w:val="00742259"/>
    <w:rsid w:val="00743146"/>
    <w:rsid w:val="00745A49"/>
    <w:rsid w:val="00746236"/>
    <w:rsid w:val="00746C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3AEC"/>
    <w:rsid w:val="00785179"/>
    <w:rsid w:val="00785C13"/>
    <w:rsid w:val="00786157"/>
    <w:rsid w:val="00787694"/>
    <w:rsid w:val="007908EC"/>
    <w:rsid w:val="00790ABB"/>
    <w:rsid w:val="007919BB"/>
    <w:rsid w:val="00792773"/>
    <w:rsid w:val="007930AD"/>
    <w:rsid w:val="007940EE"/>
    <w:rsid w:val="007944E7"/>
    <w:rsid w:val="0079486C"/>
    <w:rsid w:val="00795729"/>
    <w:rsid w:val="0079720B"/>
    <w:rsid w:val="007A14E6"/>
    <w:rsid w:val="007A1BF0"/>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0F93"/>
    <w:rsid w:val="007C1591"/>
    <w:rsid w:val="007C1FBA"/>
    <w:rsid w:val="007C297C"/>
    <w:rsid w:val="007C3AF9"/>
    <w:rsid w:val="007C4DB8"/>
    <w:rsid w:val="007C555E"/>
    <w:rsid w:val="007C5DCA"/>
    <w:rsid w:val="007C6BB3"/>
    <w:rsid w:val="007C7F9F"/>
    <w:rsid w:val="007D042B"/>
    <w:rsid w:val="007D08E4"/>
    <w:rsid w:val="007D10B3"/>
    <w:rsid w:val="007D1827"/>
    <w:rsid w:val="007D1B01"/>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1FF0"/>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2D7"/>
    <w:rsid w:val="0085508F"/>
    <w:rsid w:val="00855ECA"/>
    <w:rsid w:val="0085671A"/>
    <w:rsid w:val="00856ABA"/>
    <w:rsid w:val="00856EB4"/>
    <w:rsid w:val="00857D84"/>
    <w:rsid w:val="00860236"/>
    <w:rsid w:val="008605DF"/>
    <w:rsid w:val="00860780"/>
    <w:rsid w:val="00860ABD"/>
    <w:rsid w:val="00861582"/>
    <w:rsid w:val="00863C83"/>
    <w:rsid w:val="00865EE2"/>
    <w:rsid w:val="00866805"/>
    <w:rsid w:val="00866FE2"/>
    <w:rsid w:val="00871938"/>
    <w:rsid w:val="00872487"/>
    <w:rsid w:val="00872F86"/>
    <w:rsid w:val="00873209"/>
    <w:rsid w:val="00873A2C"/>
    <w:rsid w:val="00874378"/>
    <w:rsid w:val="00874590"/>
    <w:rsid w:val="00874B19"/>
    <w:rsid w:val="008765AE"/>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CB2"/>
    <w:rsid w:val="008C60E0"/>
    <w:rsid w:val="008D193B"/>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AD8"/>
    <w:rsid w:val="009C62E6"/>
    <w:rsid w:val="009C7415"/>
    <w:rsid w:val="009C78ED"/>
    <w:rsid w:val="009C7D4E"/>
    <w:rsid w:val="009D219B"/>
    <w:rsid w:val="009D4082"/>
    <w:rsid w:val="009D4431"/>
    <w:rsid w:val="009D4677"/>
    <w:rsid w:val="009D4694"/>
    <w:rsid w:val="009D4A51"/>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2580"/>
    <w:rsid w:val="00A135E2"/>
    <w:rsid w:val="00A1616A"/>
    <w:rsid w:val="00A16CDA"/>
    <w:rsid w:val="00A20A54"/>
    <w:rsid w:val="00A20CD1"/>
    <w:rsid w:val="00A22C7D"/>
    <w:rsid w:val="00A23D5E"/>
    <w:rsid w:val="00A24476"/>
    <w:rsid w:val="00A2496F"/>
    <w:rsid w:val="00A24A9C"/>
    <w:rsid w:val="00A25CAE"/>
    <w:rsid w:val="00A2737B"/>
    <w:rsid w:val="00A30A68"/>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0D6A"/>
    <w:rsid w:val="00A52F03"/>
    <w:rsid w:val="00A53FE3"/>
    <w:rsid w:val="00A54D43"/>
    <w:rsid w:val="00A55797"/>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65F7"/>
    <w:rsid w:val="00AB6E20"/>
    <w:rsid w:val="00AC2C77"/>
    <w:rsid w:val="00AC3E20"/>
    <w:rsid w:val="00AC445F"/>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CA5"/>
    <w:rsid w:val="00AE5AEE"/>
    <w:rsid w:val="00AE5EA8"/>
    <w:rsid w:val="00AE79DE"/>
    <w:rsid w:val="00AF08B0"/>
    <w:rsid w:val="00AF11E3"/>
    <w:rsid w:val="00AF1B57"/>
    <w:rsid w:val="00AF1D45"/>
    <w:rsid w:val="00AF2153"/>
    <w:rsid w:val="00AF2A29"/>
    <w:rsid w:val="00AF3614"/>
    <w:rsid w:val="00AF43AF"/>
    <w:rsid w:val="00AF5375"/>
    <w:rsid w:val="00AF6841"/>
    <w:rsid w:val="00B03864"/>
    <w:rsid w:val="00B04A88"/>
    <w:rsid w:val="00B066BA"/>
    <w:rsid w:val="00B07AB1"/>
    <w:rsid w:val="00B07BDE"/>
    <w:rsid w:val="00B13024"/>
    <w:rsid w:val="00B13488"/>
    <w:rsid w:val="00B13C79"/>
    <w:rsid w:val="00B1462F"/>
    <w:rsid w:val="00B151C0"/>
    <w:rsid w:val="00B15926"/>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444D"/>
    <w:rsid w:val="00B60107"/>
    <w:rsid w:val="00B612B1"/>
    <w:rsid w:val="00B61400"/>
    <w:rsid w:val="00B619C5"/>
    <w:rsid w:val="00B7045D"/>
    <w:rsid w:val="00B708D8"/>
    <w:rsid w:val="00B719B9"/>
    <w:rsid w:val="00B7203F"/>
    <w:rsid w:val="00B7262D"/>
    <w:rsid w:val="00B73DD6"/>
    <w:rsid w:val="00B74B14"/>
    <w:rsid w:val="00B75168"/>
    <w:rsid w:val="00B753D5"/>
    <w:rsid w:val="00B75583"/>
    <w:rsid w:val="00B75712"/>
    <w:rsid w:val="00B75A7C"/>
    <w:rsid w:val="00B75CE8"/>
    <w:rsid w:val="00B76258"/>
    <w:rsid w:val="00B80B25"/>
    <w:rsid w:val="00B81202"/>
    <w:rsid w:val="00B81AEA"/>
    <w:rsid w:val="00B823AE"/>
    <w:rsid w:val="00B83E0B"/>
    <w:rsid w:val="00B83F85"/>
    <w:rsid w:val="00B847B7"/>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A12"/>
    <w:rsid w:val="00C22BCB"/>
    <w:rsid w:val="00C23344"/>
    <w:rsid w:val="00C2396C"/>
    <w:rsid w:val="00C24F01"/>
    <w:rsid w:val="00C253B8"/>
    <w:rsid w:val="00C2564B"/>
    <w:rsid w:val="00C26986"/>
    <w:rsid w:val="00C27611"/>
    <w:rsid w:val="00C2764A"/>
    <w:rsid w:val="00C30684"/>
    <w:rsid w:val="00C3268F"/>
    <w:rsid w:val="00C331AC"/>
    <w:rsid w:val="00C336B9"/>
    <w:rsid w:val="00C338FD"/>
    <w:rsid w:val="00C35D7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D49"/>
    <w:rsid w:val="00C742F7"/>
    <w:rsid w:val="00C757A5"/>
    <w:rsid w:val="00C767BB"/>
    <w:rsid w:val="00C76EAD"/>
    <w:rsid w:val="00C77B43"/>
    <w:rsid w:val="00C77BE8"/>
    <w:rsid w:val="00C81D35"/>
    <w:rsid w:val="00C828AB"/>
    <w:rsid w:val="00C83B8E"/>
    <w:rsid w:val="00C8444E"/>
    <w:rsid w:val="00C85350"/>
    <w:rsid w:val="00C87747"/>
    <w:rsid w:val="00C87E64"/>
    <w:rsid w:val="00C9019A"/>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B99"/>
    <w:rsid w:val="00CC5C41"/>
    <w:rsid w:val="00CC70A6"/>
    <w:rsid w:val="00CC7D0E"/>
    <w:rsid w:val="00CD05AD"/>
    <w:rsid w:val="00CD2C29"/>
    <w:rsid w:val="00CD337F"/>
    <w:rsid w:val="00CD5332"/>
    <w:rsid w:val="00CE065D"/>
    <w:rsid w:val="00CE12B2"/>
    <w:rsid w:val="00CE2A56"/>
    <w:rsid w:val="00CE2F46"/>
    <w:rsid w:val="00CE40A4"/>
    <w:rsid w:val="00CE6503"/>
    <w:rsid w:val="00CE69F2"/>
    <w:rsid w:val="00CE6B57"/>
    <w:rsid w:val="00CE7883"/>
    <w:rsid w:val="00CF0AB4"/>
    <w:rsid w:val="00CF1336"/>
    <w:rsid w:val="00CF1780"/>
    <w:rsid w:val="00CF2706"/>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253FE"/>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EEE"/>
    <w:rsid w:val="00D55AF0"/>
    <w:rsid w:val="00D56E8C"/>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CB3"/>
    <w:rsid w:val="00D72DE6"/>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C481B"/>
    <w:rsid w:val="00DD07D3"/>
    <w:rsid w:val="00DD132E"/>
    <w:rsid w:val="00DD13CF"/>
    <w:rsid w:val="00DD2436"/>
    <w:rsid w:val="00DD30A1"/>
    <w:rsid w:val="00DD3601"/>
    <w:rsid w:val="00DD469B"/>
    <w:rsid w:val="00DD46A5"/>
    <w:rsid w:val="00DD5165"/>
    <w:rsid w:val="00DD6423"/>
    <w:rsid w:val="00DD7BBF"/>
    <w:rsid w:val="00DE1469"/>
    <w:rsid w:val="00DE3614"/>
    <w:rsid w:val="00DE4376"/>
    <w:rsid w:val="00DE51ED"/>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518A"/>
    <w:rsid w:val="00E3539B"/>
    <w:rsid w:val="00E425E8"/>
    <w:rsid w:val="00E43667"/>
    <w:rsid w:val="00E4496B"/>
    <w:rsid w:val="00E45286"/>
    <w:rsid w:val="00E46CA6"/>
    <w:rsid w:val="00E47EC9"/>
    <w:rsid w:val="00E51581"/>
    <w:rsid w:val="00E51BAE"/>
    <w:rsid w:val="00E51FCC"/>
    <w:rsid w:val="00E543D3"/>
    <w:rsid w:val="00E54C6B"/>
    <w:rsid w:val="00E550F0"/>
    <w:rsid w:val="00E565E7"/>
    <w:rsid w:val="00E567C1"/>
    <w:rsid w:val="00E60034"/>
    <w:rsid w:val="00E60302"/>
    <w:rsid w:val="00E62071"/>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F32"/>
    <w:rsid w:val="00EA404B"/>
    <w:rsid w:val="00EA6DF7"/>
    <w:rsid w:val="00EB10BA"/>
    <w:rsid w:val="00EB16E6"/>
    <w:rsid w:val="00EB1CD9"/>
    <w:rsid w:val="00EB2EFC"/>
    <w:rsid w:val="00EB3307"/>
    <w:rsid w:val="00EB4422"/>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7B8"/>
    <w:rsid w:val="00EE081B"/>
    <w:rsid w:val="00EE0D57"/>
    <w:rsid w:val="00EE2C0E"/>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27413"/>
    <w:rsid w:val="00F30EEC"/>
    <w:rsid w:val="00F30F57"/>
    <w:rsid w:val="00F32FF3"/>
    <w:rsid w:val="00F33B84"/>
    <w:rsid w:val="00F41058"/>
    <w:rsid w:val="00F416DD"/>
    <w:rsid w:val="00F4180E"/>
    <w:rsid w:val="00F41861"/>
    <w:rsid w:val="00F42C7D"/>
    <w:rsid w:val="00F43701"/>
    <w:rsid w:val="00F45115"/>
    <w:rsid w:val="00F45852"/>
    <w:rsid w:val="00F50BDC"/>
    <w:rsid w:val="00F52740"/>
    <w:rsid w:val="00F53957"/>
    <w:rsid w:val="00F546A8"/>
    <w:rsid w:val="00F55032"/>
    <w:rsid w:val="00F6064C"/>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329"/>
    <w:rsid w:val="00FB2456"/>
    <w:rsid w:val="00FB2ED5"/>
    <w:rsid w:val="00FB46DE"/>
    <w:rsid w:val="00FB5E42"/>
    <w:rsid w:val="00FB69C6"/>
    <w:rsid w:val="00FC2368"/>
    <w:rsid w:val="00FC32C8"/>
    <w:rsid w:val="00FC3A9D"/>
    <w:rsid w:val="00FC4591"/>
    <w:rsid w:val="00FC5276"/>
    <w:rsid w:val="00FC6296"/>
    <w:rsid w:val="00FC66F7"/>
    <w:rsid w:val="00FD08E8"/>
    <w:rsid w:val="00FD1BB0"/>
    <w:rsid w:val="00FD1BD6"/>
    <w:rsid w:val="00FD2789"/>
    <w:rsid w:val="00FD2F36"/>
    <w:rsid w:val="00FE1506"/>
    <w:rsid w:val="00FE317B"/>
    <w:rsid w:val="00FE3342"/>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77E24"/>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0520</Words>
  <Characters>64704</Characters>
  <Application>Microsoft Office Word</Application>
  <DocSecurity>0</DocSecurity>
  <Lines>1797</Lines>
  <Paragraphs>10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74134</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57</cp:revision>
  <dcterms:created xsi:type="dcterms:W3CDTF">2025-02-13T14:45:00Z</dcterms:created>
  <dcterms:modified xsi:type="dcterms:W3CDTF">2025-02-2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wPbiLJD9"/&gt;&lt;style id="http://www.zotero.org/styles/apa" locale="en-US" hasBibliography="1" bibliographyStyleHasBeenSet="1"/&gt;&lt;prefs&gt;&lt;pref name="fieldType" value="Field"/&gt;&lt;/prefs&gt;&lt;/data&gt;</vt:lpwstr>
  </property>
</Properties>
</file>